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margin" w:tblpX="-532" w:tblpY="-515"/>
        <w:tblW w:w="10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8"/>
        <w:gridCol w:w="1170"/>
        <w:gridCol w:w="3150"/>
        <w:gridCol w:w="540"/>
        <w:gridCol w:w="540"/>
        <w:gridCol w:w="540"/>
        <w:gridCol w:w="540"/>
        <w:gridCol w:w="540"/>
      </w:tblGrid>
      <w:tr w:rsidR="00F7305D" w:rsidRPr="00FA57D6" w:rsidTr="00F7305D">
        <w:trPr>
          <w:trHeight w:val="275"/>
        </w:trPr>
        <w:tc>
          <w:tcPr>
            <w:tcW w:w="8028" w:type="dxa"/>
            <w:gridSpan w:val="3"/>
            <w:shd w:val="clear" w:color="auto" w:fill="000000"/>
          </w:tcPr>
          <w:p w:rsidR="00F7305D" w:rsidRPr="00FA57D6" w:rsidRDefault="00F7305D" w:rsidP="00F7305D">
            <w:pPr>
              <w:rPr>
                <w:rFonts w:ascii="Arial Narrow" w:eastAsia="Calibri" w:hAnsi="Arial Narrow"/>
                <w:sz w:val="17"/>
                <w:szCs w:val="17"/>
              </w:rPr>
            </w:pPr>
            <w:bookmarkStart w:id="0" w:name="_GoBack"/>
            <w:bookmarkEnd w:id="0"/>
            <w:r w:rsidRPr="00FA57D6">
              <w:rPr>
                <w:rFonts w:ascii="Arial Narrow" w:eastAsia="Calibri" w:hAnsi="Arial Narrow"/>
                <w:b/>
                <w:sz w:val="17"/>
                <w:szCs w:val="17"/>
              </w:rPr>
              <w:t>Table 1. ADOPT Psychosocial, Behavioral and Environmental Predictors of Response</w:t>
            </w:r>
          </w:p>
        </w:tc>
        <w:tc>
          <w:tcPr>
            <w:tcW w:w="2700" w:type="dxa"/>
            <w:gridSpan w:val="5"/>
            <w:shd w:val="clear" w:color="auto" w:fill="000000"/>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TIME POINT OBTAINED</w:t>
            </w:r>
          </w:p>
        </w:tc>
      </w:tr>
      <w:tr w:rsidR="00F7305D" w:rsidRPr="00FA57D6" w:rsidTr="00F7305D">
        <w:trPr>
          <w:trHeight w:val="275"/>
        </w:trPr>
        <w:tc>
          <w:tcPr>
            <w:tcW w:w="3708" w:type="dxa"/>
            <w:shd w:val="clear" w:color="auto" w:fill="auto"/>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Questionnaire to be Used</w:t>
            </w:r>
          </w:p>
        </w:tc>
        <w:tc>
          <w:tcPr>
            <w:tcW w:w="1170" w:type="dxa"/>
            <w:shd w:val="clear" w:color="auto" w:fill="auto"/>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Time (mm:ss)</w:t>
            </w:r>
          </w:p>
        </w:tc>
        <w:tc>
          <w:tcPr>
            <w:tcW w:w="3150" w:type="dxa"/>
            <w:shd w:val="clear" w:color="auto" w:fill="auto"/>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Construct Measured</w:t>
            </w:r>
          </w:p>
        </w:tc>
        <w:tc>
          <w:tcPr>
            <w:tcW w:w="540" w:type="dxa"/>
            <w:shd w:val="clear" w:color="auto" w:fill="auto"/>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0</w:t>
            </w:r>
          </w:p>
        </w:tc>
        <w:tc>
          <w:tcPr>
            <w:tcW w:w="540" w:type="dxa"/>
            <w:shd w:val="clear" w:color="auto" w:fill="auto"/>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13</w:t>
            </w:r>
          </w:p>
        </w:tc>
        <w:tc>
          <w:tcPr>
            <w:tcW w:w="540" w:type="dxa"/>
            <w:shd w:val="clear" w:color="auto" w:fill="auto"/>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26</w:t>
            </w:r>
          </w:p>
        </w:tc>
        <w:tc>
          <w:tcPr>
            <w:tcW w:w="540" w:type="dxa"/>
            <w:shd w:val="clear" w:color="auto" w:fill="auto"/>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52</w:t>
            </w:r>
          </w:p>
        </w:tc>
        <w:tc>
          <w:tcPr>
            <w:tcW w:w="540" w:type="dxa"/>
            <w:shd w:val="clear" w:color="auto" w:fill="auto"/>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78</w:t>
            </w:r>
          </w:p>
        </w:tc>
      </w:tr>
      <w:tr w:rsidR="00F7305D" w:rsidRPr="00FA57D6" w:rsidTr="00F7305D">
        <w:trPr>
          <w:trHeight w:val="211"/>
        </w:trPr>
        <w:tc>
          <w:tcPr>
            <w:tcW w:w="3708" w:type="dxa"/>
            <w:shd w:val="clear" w:color="auto" w:fill="BFBFBF"/>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Psychosocial</w:t>
            </w:r>
          </w:p>
        </w:tc>
        <w:tc>
          <w:tcPr>
            <w:tcW w:w="1170" w:type="dxa"/>
            <w:shd w:val="clear" w:color="auto" w:fill="BFBFBF"/>
          </w:tcPr>
          <w:p w:rsidR="00F7305D" w:rsidRPr="00FA57D6" w:rsidRDefault="00F7305D" w:rsidP="00F7305D">
            <w:pPr>
              <w:rPr>
                <w:rFonts w:ascii="Arial Narrow" w:eastAsia="Calibri" w:hAnsi="Arial Narrow"/>
                <w:sz w:val="17"/>
                <w:szCs w:val="17"/>
              </w:rPr>
            </w:pPr>
          </w:p>
        </w:tc>
        <w:tc>
          <w:tcPr>
            <w:tcW w:w="315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i/>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PANAS-Modified for IMF </w:t>
            </w:r>
            <w:r w:rsidRPr="00FA57D6">
              <w:rPr>
                <w:rFonts w:ascii="Arial Narrow" w:eastAsia="Calibri" w:hAnsi="Arial Narrow"/>
                <w:sz w:val="17"/>
                <w:szCs w:val="17"/>
              </w:rPr>
              <w:fldChar w:fldCharType="begin">
                <w:fldData xml:space="preserve">PEVuZE5vdGU+PENpdGU+PEF1dGhvcj5NYW5vPC9BdXRob3I+PFllYXI+MTk5MzwvWWVhcj48UmVj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==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NYW5vPC9BdXRob3I+PFllYXI+MTk5MzwvWWVhcj48UmVj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==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1, 2)</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35</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positive and negative affect</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Perceived Stress Scale (PSS) </w:t>
            </w:r>
            <w:r w:rsidRPr="00FA57D6">
              <w:rPr>
                <w:rFonts w:ascii="Arial Narrow" w:eastAsia="Calibri" w:hAnsi="Arial Narrow"/>
                <w:sz w:val="17"/>
                <w:szCs w:val="17"/>
              </w:rPr>
              <w:fldChar w:fldCharType="begin">
                <w:fldData xml:space="preserve">PEVuZE5vdGU+PENpdGU+PEF1dGhvcj5Db2hlbjwvQXV0aG9yPjxZZWFyPjE5ODM8L1llYXI+PFJl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Db2hlbjwvQXV0aG9yPjxZZWFyPjE5ODM8L1llYXI+PFJl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3-5)</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32</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perceived stress</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PEMS </w:t>
            </w:r>
            <w:r w:rsidRPr="00FA57D6">
              <w:rPr>
                <w:rFonts w:ascii="Arial Narrow" w:eastAsia="Calibri" w:hAnsi="Arial Narrow"/>
                <w:sz w:val="17"/>
                <w:szCs w:val="17"/>
              </w:rPr>
              <w:fldChar w:fldCharType="begin">
                <w:fldData xml:space="preserve">PEVuZE5vdGU+PENpdGU+PEF1dGhvcj5Cb2dnaWFubzwvQXV0aG9yPjxZZWFyPjIwMTU8L1llYXI+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Cb2dnaWFubzwvQXV0aG9yPjxZZWFyPjIwMTU8L1llYXI+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6, 7)</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33</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eating motives</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1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Binge Eating Scale (BES)</w:t>
            </w:r>
            <w:r w:rsidRPr="00FA57D6">
              <w:rPr>
                <w:rFonts w:ascii="Arial Narrow" w:eastAsia="Calibri" w:hAnsi="Arial Narrow"/>
                <w:sz w:val="17"/>
                <w:szCs w:val="17"/>
              </w:rPr>
              <w:fldChar w:fldCharType="begin">
                <w:fldData xml:space="preserve">PEVuZE5vdGU+PENpdGU+PEF1dGhvcj5EdWFydGU8L0F1dGhvcj48WWVhcj4yMDE1PC9ZZWFyPjxS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EdWFydGU8L0F1dGhvcj48WWVhcj4yMDE1PC9ZZWFyPjxS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8)</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3:21</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binge eating</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RED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Mason&lt;/Author&gt;&lt;Year&gt;2017&lt;/Year&gt;&lt;RecNum&gt;660&lt;/RecNum&gt;&lt;DisplayText&gt;(9)&lt;/DisplayText&gt;&lt;record&gt;&lt;rec-number&gt;660&lt;/rec-number&gt;&lt;foreign-keys&gt;&lt;key app="EN" db-id="x9ztsasa0e52dce09z6xxptk0d9sts9d9xrv" timestamp="1517949061"&gt;660&lt;/key&gt;&lt;/foreign-keys&gt;&lt;ref-type name="Journal Article"&gt;17&lt;/ref-type&gt;&lt;contributors&gt;&lt;authors&gt;&lt;author&gt;Mason, A. E.&lt;/author&gt;&lt;author&gt;Vainik, U.&lt;/author&gt;&lt;author&gt;Acree, M.&lt;/author&gt;&lt;author&gt;Tomiyama, A. J.&lt;/author&gt;&lt;author&gt;Dagher, A.&lt;/author&gt;&lt;author&gt;Epel, E. S.&lt;/author&gt;&lt;author&gt;Hecht, F. M.&lt;/author&gt;&lt;/authors&gt;&lt;/contributors&gt;&lt;auth-address&gt;UCSF Department of Psychiatry, Center for Health and Community, San FranciscoCA, United States.&amp;#xD;UCSF Osher Center for Integrative Medicine, San FranciscoCA, United States.&amp;#xD;Montreal Neurological Institute, McGill University, MontrealQC, Canada.&amp;#xD;Institute of Psychology, University of TartuTartu, Estonia.&amp;#xD;Department of Psychology, University of California, Los Angeles, Los AngelesCA, United States.&lt;/auth-address&gt;&lt;titles&gt;&lt;title&gt;Improving Assessment of the Spectrum of Reward-Related Eating: The RED-13&lt;/title&gt;&lt;secondary-title&gt;Front Psychol&lt;/secondary-title&gt;&lt;/titles&gt;&lt;periodical&gt;&lt;full-title&gt;Front Psychol&lt;/full-title&gt;&lt;/periodical&gt;&lt;pages&gt;795&lt;/pages&gt;&lt;volume&gt;8&lt;/volume&gt;&lt;keywords&gt;&lt;keyword&gt;assessment&lt;/keyword&gt;&lt;keyword&gt;eating behavior&lt;/keyword&gt;&lt;keyword&gt;item response theory&lt;/keyword&gt;&lt;keyword&gt;obesity&lt;/keyword&gt;&lt;keyword&gt;reward-driven eating&lt;/keyword&gt;&lt;keyword&gt;reward-related eating&lt;/keyword&gt;&lt;keyword&gt;uncontrolled eating&lt;/keyword&gt;&lt;/keywords&gt;&lt;dates&gt;&lt;year&gt;2017&lt;/year&gt;&lt;/dates&gt;&lt;isbn&gt;1664-1078 (Print)&amp;#xD;1664-1078 (Linking)&lt;/isbn&gt;&lt;accession-num&gt;28611698&lt;/accession-num&gt;&lt;urls&gt;&lt;related-urls&gt;&lt;url&gt;https://www.ncbi.nlm.nih.gov/pubmed/28611698&lt;/url&gt;&lt;/related-urls&gt;&lt;/urls&gt;&lt;custom2&gt;PMC5447741&lt;/custom2&gt;&lt;electronic-resource-num&gt;10.3389/fpsyg.2017.00795&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9)</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01</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reward based eating drive</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Three Factor Eating Questionnaire (TFEQ R 18)</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appelleri&lt;/Author&gt;&lt;Year&gt;2009&lt;/Year&gt;&lt;RecNum&gt;2648&lt;/RecNum&gt;&lt;DisplayText&gt;(10)&lt;/DisplayText&gt;&lt;record&gt;&lt;rec-number&gt;2648&lt;/rec-number&gt;&lt;foreign-keys&gt;&lt;key app="EN" db-id="tztzes25eeaz5fet22kxt2zxws20vxxpa0zd" timestamp="1520029145"&gt;2648&lt;/key&gt;&lt;/foreign-keys&gt;&lt;ref-type name="Journal Article"&gt;17&lt;/ref-type&gt;&lt;contributors&gt;&lt;authors&gt;&lt;author&gt;Cappelleri, J. C.&lt;/author&gt;&lt;author&gt;Bushmakin, A. G.&lt;/author&gt;&lt;author&gt;Gerber, R. A.&lt;/author&gt;&lt;author&gt;Leidy, N. K.&lt;/author&gt;&lt;author&gt;Sexton, C. C.&lt;/author&gt;&lt;author&gt;Lowe, M. R.&lt;/author&gt;&lt;author&gt;Karlsson, J.&lt;/author&gt;&lt;/authors&gt;&lt;/contributors&gt;&lt;auth-address&gt;Pfizer Inc., Global Research and Development, New London, CT 06320, USA. joseph.c.cappelleri@pfizer.com&lt;/auth-address&gt;&lt;titles&gt;&lt;title&gt;Psychometric analysis of the Three-Factor Eating Questionnaire-R21: results from a large diverse sample of obese and non-obese participants&lt;/title&gt;&lt;secondary-title&gt;Int J Obes (Lond)&lt;/secondary-title&gt;&lt;/titles&gt;&lt;periodical&gt;&lt;full-title&gt;Int J Obes (Lond)&lt;/full-title&gt;&lt;/periodical&gt;&lt;pages&gt;611-20&lt;/pages&gt;&lt;volume&gt;33&lt;/volume&gt;&lt;number&gt;6&lt;/number&gt;&lt;edition&gt;2009/04/29&lt;/edition&gt;&lt;keywords&gt;&lt;keyword&gt;Body Mass Index&lt;/keyword&gt;&lt;keyword&gt;Canada/epidemiology&lt;/keyword&gt;&lt;keyword&gt;Factor Analysis, Statistical&lt;/keyword&gt;&lt;keyword&gt;Feeding Behavior/*psychology&lt;/keyword&gt;&lt;keyword&gt;Female&lt;/keyword&gt;&lt;keyword&gt;Humans&lt;/keyword&gt;&lt;keyword&gt;Male&lt;/keyword&gt;&lt;keyword&gt;Middle Aged&lt;/keyword&gt;&lt;keyword&gt;Obesity/complications/epidemiology/*psychology&lt;/keyword&gt;&lt;keyword&gt;Psychometrics&lt;/keyword&gt;&lt;keyword&gt;Reference Values&lt;/keyword&gt;&lt;keyword&gt;Sex Factors&lt;/keyword&gt;&lt;keyword&gt;*Surveys and Questionnaires/standards&lt;/keyword&gt;&lt;keyword&gt;United States/epidemiology&lt;/keyword&gt;&lt;/keywords&gt;&lt;dates&gt;&lt;year&gt;2009&lt;/year&gt;&lt;pub-dates&gt;&lt;date&gt;Jun&lt;/date&gt;&lt;/pub-dates&gt;&lt;/dates&gt;&lt;isbn&gt;1476-5497 (Electronic)&amp;#xD;0307-0565 (Linking)&lt;/isbn&gt;&lt;accession-num&gt;19399021&lt;/accession-num&gt;&lt;urls&gt;&lt;related-urls&gt;&lt;url&gt;https://www.ncbi.nlm.nih.gov/pubmed/19399021&lt;/url&gt;&lt;/related-urls&gt;&lt;/urls&gt;&lt;electronic-resource-num&gt;10.1038/ijo.2009.74&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10)</w:t>
            </w:r>
            <w:r w:rsidRPr="00FA57D6">
              <w:rPr>
                <w:rFonts w:ascii="Arial Narrow" w:eastAsia="Calibri" w:hAnsi="Arial Narrow"/>
                <w:sz w:val="17"/>
                <w:szCs w:val="17"/>
              </w:rPr>
              <w:fldChar w:fldCharType="end"/>
            </w:r>
            <w:r w:rsidRPr="00FA57D6">
              <w:rPr>
                <w:rFonts w:ascii="Arial Narrow" w:eastAsia="Calibri" w:hAnsi="Arial Narrow"/>
                <w:sz w:val="17"/>
                <w:szCs w:val="17"/>
              </w:rPr>
              <w:t xml:space="preserve"> </w:t>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32</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restrained eating, uncontrolled eating, emotional eating </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BREQ-3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Markland&lt;/Author&gt;&lt;Year&gt;2004&lt;/Year&gt;&lt;RecNum&gt;611&lt;/RecNum&gt;&lt;DisplayText&gt;(11, 12)&lt;/DisplayText&gt;&lt;record&gt;&lt;rec-number&gt;611&lt;/rec-number&gt;&lt;foreign-keys&gt;&lt;key app="EN" db-id="x9ztsasa0e52dce09z6xxptk0d9sts9d9xrv" timestamp="1514498022"&gt;611&lt;/key&gt;&lt;/foreign-keys&gt;&lt;ref-type name="Journal Article"&gt;17&lt;/ref-type&gt;&lt;contributors&gt;&lt;authors&gt;&lt;author&gt;Markland, D.&lt;/author&gt;&lt;author&gt;Tobin, V.&lt;/author&gt;&lt;/authors&gt;&lt;/contributors&gt;&lt;titles&gt;&lt;title&gt;A modification of the Behavioral Regulation in Exercise Questionnaire to include an assessment of amotivation&lt;/title&gt;&lt;secondary-title&gt;Journal of Sport &amp;amp; Exercise Psychology&lt;/secondary-title&gt;&lt;/titles&gt;&lt;periodical&gt;&lt;full-title&gt;Journal of Sport &amp;amp; Exercise Psychology&lt;/full-title&gt;&lt;abbr-1&gt;J Sport Exercise Psy&lt;/abbr-1&gt;&lt;/periodical&gt;&lt;pages&gt;191-6&lt;/pages&gt;&lt;volume&gt;26&lt;/volume&gt;&lt;dates&gt;&lt;year&gt;2004&lt;/year&gt;&lt;/dates&gt;&lt;urls&gt;&lt;/urls&gt;&lt;/record&gt;&lt;/Cite&gt;&lt;Cite&gt;&lt;Author&gt;Wilson&lt;/Author&gt;&lt;Year&gt;2006&lt;/Year&gt;&lt;RecNum&gt;679&lt;/RecNum&gt;&lt;record&gt;&lt;rec-number&gt;679&lt;/rec-number&gt;&lt;foreign-keys&gt;&lt;key app="EN" db-id="x9ztsasa0e52dce09z6xxptk0d9sts9d9xrv" timestamp="1517950067"&gt;679&lt;/key&gt;&lt;/foreign-keys&gt;&lt;ref-type name="Journal Article"&gt;17&lt;/ref-type&gt;&lt;contributors&gt;&lt;authors&gt;&lt;author&gt;Wilson, Philip M.&lt;/author&gt;&lt;author&gt;Rodgers, Wendy M.&lt;/author&gt;&lt;author&gt;Loitz, Christina C.&lt;/author&gt;&lt;author&gt;Scime, Giulia&lt;/author&gt;&lt;/authors&gt;&lt;/contributors&gt;&lt;titles&gt;&lt;title&gt;“It&amp;apos;s Who I Am … Really!’ The Importance of Integrated Regulation in Exercise Contexts1&lt;/title&gt;&lt;secondary-title&gt;Journal of Applied Biobehavioral Research&lt;/secondary-title&gt;&lt;/titles&gt;&lt;periodical&gt;&lt;full-title&gt;Journal of Applied Biobehavioral Research&lt;/full-title&gt;&lt;/periodical&gt;&lt;pages&gt;79-104&lt;/pages&gt;&lt;volume&gt;11&lt;/volume&gt;&lt;number&gt;2&lt;/number&gt;&lt;dates&gt;&lt;year&gt;2006&lt;/year&gt;&lt;/dates&gt;&lt;publisher&gt;Blackwell Publishing Ltd&lt;/publisher&gt;&lt;isbn&gt;1751-9861&lt;/isbn&gt;&lt;urls&gt;&lt;related-urls&gt;&lt;url&gt;http://dx.doi.org/10.1111/j.1751-9861.2006.tb00021.x&lt;/url&gt;&lt;/related-urls&gt;&lt;/urls&gt;&lt;electronic-resource-num&gt;10.1111/j.1751-9861.2006.tb00021.x&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11, 12)</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17</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motivation for exercise</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Grit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Duckworth&lt;/Author&gt;&lt;Year&gt;2009&lt;/Year&gt;&lt;RecNum&gt;1019&lt;/RecNum&gt;&lt;DisplayText&gt;(13)&lt;/DisplayText&gt;&lt;record&gt;&lt;rec-number&gt;1019&lt;/rec-number&gt;&lt;foreign-keys&gt;&lt;key app="EN" db-id="x9ztsasa0e52dce09z6xxptk0d9sts9d9xrv" timestamp="1544117500"&gt;1019&lt;/key&gt;&lt;/foreign-keys&gt;&lt;ref-type name="Journal Article"&gt;17&lt;/ref-type&gt;&lt;contributors&gt;&lt;authors&gt;&lt;author&gt;Duckworth, A. L.&lt;/author&gt;&lt;author&gt;Quinn, P. D.&lt;/author&gt;&lt;/authors&gt;&lt;/contributors&gt;&lt;auth-address&gt;Department of Psychology, University of Pennsylvania, USA. duckwort@psych.upenn.edu&lt;/auth-address&gt;&lt;titles&gt;&lt;title&gt;Development and validation of the short grit scale (grit-s)&lt;/title&gt;&lt;secondary-title&gt;J Pers Assess&lt;/secondary-title&gt;&lt;/titles&gt;&lt;periodical&gt;&lt;full-title&gt;J Pers Assess&lt;/full-title&gt;&lt;/periodical&gt;&lt;pages&gt;166-74&lt;/pages&gt;&lt;volume&gt;91&lt;/volume&gt;&lt;number&gt;2&lt;/number&gt;&lt;keywords&gt;&lt;keyword&gt;*Achievement&lt;/keyword&gt;&lt;keyword&gt;Adolescent&lt;/keyword&gt;&lt;keyword&gt;Adult&lt;/keyword&gt;&lt;keyword&gt;Aged&lt;/keyword&gt;&lt;keyword&gt;Cross-Sectional Studies&lt;/keyword&gt;&lt;keyword&gt;Female&lt;/keyword&gt;&lt;keyword&gt;*Goals&lt;/keyword&gt;&lt;keyword&gt;Humans&lt;/keyword&gt;&lt;keyword&gt;Male&lt;/keyword&gt;&lt;keyword&gt;Middle Aged&lt;/keyword&gt;&lt;keyword&gt;Motivation&lt;/keyword&gt;&lt;keyword&gt;*Personal Satisfaction&lt;/keyword&gt;&lt;keyword&gt;*Personality&lt;/keyword&gt;&lt;keyword&gt;Prospective Studies&lt;/keyword&gt;&lt;keyword&gt;*Self-Assessment&lt;/keyword&gt;&lt;keyword&gt;Social Behavior&lt;/keyword&gt;&lt;keyword&gt;Surveys and Questionnaires/*standards&lt;/keyword&gt;&lt;keyword&gt;Young Adult&lt;/keyword&gt;&lt;/keywords&gt;&lt;dates&gt;&lt;year&gt;2009&lt;/year&gt;&lt;pub-dates&gt;&lt;date&gt;Mar&lt;/date&gt;&lt;/pub-dates&gt;&lt;/dates&gt;&lt;isbn&gt;1532-7752 (Electronic)&amp;#xD;0022-3891 (Linking)&lt;/isbn&gt;&lt;accession-num&gt;19205937&lt;/accession-num&gt;&lt;urls&gt;&lt;related-urls&gt;&lt;url&gt;https://www.ncbi.nlm.nih.gov/pubmed/19205937&lt;/url&gt;&lt;/related-urls&gt;&lt;/urls&gt;&lt;electronic-resource-num&gt;10.1080/00223890802634290&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13)</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lt;1: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perseverance and passion</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TSRQ-Baseline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Levesque&lt;/Author&gt;&lt;Year&gt;2007&lt;/Year&gt;&lt;RecNum&gt;625&lt;/RecNum&gt;&lt;DisplayText&gt;(14)&lt;/DisplayText&gt;&lt;record&gt;&lt;rec-number&gt;625&lt;/rec-number&gt;&lt;foreign-keys&gt;&lt;key app="EN" db-id="x9ztsasa0e52dce09z6xxptk0d9sts9d9xrv" timestamp="1514498325"&gt;625&lt;/key&gt;&lt;/foreign-keys&gt;&lt;ref-type name="Journal Article"&gt;17&lt;/ref-type&gt;&lt;contributors&gt;&lt;authors&gt;&lt;author&gt;Levesque, C. S.&lt;/author&gt;&lt;author&gt;Williams, G. C.&lt;/author&gt;&lt;author&gt;Elliot, D.&lt;/author&gt;&lt;author&gt;Pickering, M. A.&lt;/author&gt;&lt;author&gt;Bodenhamer, B.&lt;/author&gt;&lt;author&gt;Finley, P. J.&lt;/author&gt;&lt;/authors&gt;&lt;/contributors&gt;&lt;auth-address&gt;SW Missouri State Univ, Dept Psychol, Springfield, MO 65897 USA&amp;#xD;Univ Rochester, Dept Med, Rochester, NY 14627 USA&amp;#xD;Univ Rochester, Dept Clin &amp;amp; Social Sci Psychol, Rochester, NY 14627 USA&amp;#xD;Oregon Hlth &amp;amp; Sci Univ, Dept Med, Div Hlth Promot &amp;amp; Sports Med, Portland, OR 97201 USA&amp;#xD;Univ Idaho, Coll Educ, Moscow, ID 83843 USA&lt;/auth-address&gt;&lt;titles&gt;&lt;title&gt;Validating the theoretical structure of the Treatment Self-Regulation Questionnaire (TSRQ) across three different health behaviors&lt;/title&gt;&lt;secondary-title&gt;Health Education Research&lt;/secondary-title&gt;&lt;alt-title&gt;Health Educ Res&lt;/alt-title&gt;&lt;/titles&gt;&lt;alt-periodical&gt;&lt;full-title&gt;Health Educ Res&lt;/full-title&gt;&lt;/alt-periodical&gt;&lt;pages&gt;691-702&lt;/pages&gt;&lt;volume&gt;22&lt;/volume&gt;&lt;number&gt;5&lt;/number&gt;&lt;keywords&gt;&lt;keyword&gt;physical-activity&lt;/keyword&gt;&lt;keyword&gt;intrinsic motivation&lt;/keyword&gt;&lt;keyword&gt;supporting autonomy&lt;/keyword&gt;&lt;keyword&gt;united-states&lt;/keyword&gt;&lt;keyword&gt;primary-care&lt;/keyword&gt;&lt;keyword&gt;smoking&lt;/keyword&gt;&lt;keyword&gt;trial&lt;/keyword&gt;&lt;keyword&gt;reliability&lt;/keyword&gt;&lt;keyword&gt;adherence&lt;/keyword&gt;&lt;keyword&gt;cessation&lt;/keyword&gt;&lt;/keywords&gt;&lt;dates&gt;&lt;year&gt;2007&lt;/year&gt;&lt;pub-dates&gt;&lt;date&gt;Oct&lt;/date&gt;&lt;/pub-dates&gt;&lt;/dates&gt;&lt;isbn&gt;0268-1153&lt;/isbn&gt;&lt;accession-num&gt;WOS:000250009000009&lt;/accession-num&gt;&lt;urls&gt;&lt;related-urls&gt;&lt;url&gt;&amp;lt;Go to ISI&amp;gt;://WOS:000250009000009&lt;/url&gt;&lt;/related-urls&gt;&lt;/urls&gt;&lt;electronic-resource-num&gt;10.1093/her/cyl148&lt;/electronic-resource-num&gt;&lt;language&gt;English&lt;/language&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14)</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37</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motivation to start treatment</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11"/>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TSRQ-Follow-Up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Levesque&lt;/Author&gt;&lt;Year&gt;2007&lt;/Year&gt;&lt;RecNum&gt;625&lt;/RecNum&gt;&lt;DisplayText&gt;(14)&lt;/DisplayText&gt;&lt;record&gt;&lt;rec-number&gt;625&lt;/rec-number&gt;&lt;foreign-keys&gt;&lt;key app="EN" db-id="x9ztsasa0e52dce09z6xxptk0d9sts9d9xrv" timestamp="1514498325"&gt;625&lt;/key&gt;&lt;/foreign-keys&gt;&lt;ref-type name="Journal Article"&gt;17&lt;/ref-type&gt;&lt;contributors&gt;&lt;authors&gt;&lt;author&gt;Levesque, C. S.&lt;/author&gt;&lt;author&gt;Williams, G. C.&lt;/author&gt;&lt;author&gt;Elliot, D.&lt;/author&gt;&lt;author&gt;Pickering, M. A.&lt;/author&gt;&lt;author&gt;Bodenhamer, B.&lt;/author&gt;&lt;author&gt;Finley, P. J.&lt;/author&gt;&lt;/authors&gt;&lt;/contributors&gt;&lt;auth-address&gt;SW Missouri State Univ, Dept Psychol, Springfield, MO 65897 USA&amp;#xD;Univ Rochester, Dept Med, Rochester, NY 14627 USA&amp;#xD;Univ Rochester, Dept Clin &amp;amp; Social Sci Psychol, Rochester, NY 14627 USA&amp;#xD;Oregon Hlth &amp;amp; Sci Univ, Dept Med, Div Hlth Promot &amp;amp; Sports Med, Portland, OR 97201 USA&amp;#xD;Univ Idaho, Coll Educ, Moscow, ID 83843 USA&lt;/auth-address&gt;&lt;titles&gt;&lt;title&gt;Validating the theoretical structure of the Treatment Self-Regulation Questionnaire (TSRQ) across three different health behaviors&lt;/title&gt;&lt;secondary-title&gt;Health Education Research&lt;/secondary-title&gt;&lt;alt-title&gt;Health Educ Res&lt;/alt-title&gt;&lt;/titles&gt;&lt;alt-periodical&gt;&lt;full-title&gt;Health Educ Res&lt;/full-title&gt;&lt;/alt-periodical&gt;&lt;pages&gt;691-702&lt;/pages&gt;&lt;volume&gt;22&lt;/volume&gt;&lt;number&gt;5&lt;/number&gt;&lt;keywords&gt;&lt;keyword&gt;physical-activity&lt;/keyword&gt;&lt;keyword&gt;intrinsic motivation&lt;/keyword&gt;&lt;keyword&gt;supporting autonomy&lt;/keyword&gt;&lt;keyword&gt;united-states&lt;/keyword&gt;&lt;keyword&gt;primary-care&lt;/keyword&gt;&lt;keyword&gt;smoking&lt;/keyword&gt;&lt;keyword&gt;trial&lt;/keyword&gt;&lt;keyword&gt;reliability&lt;/keyword&gt;&lt;keyword&gt;adherence&lt;/keyword&gt;&lt;keyword&gt;cessation&lt;/keyword&gt;&lt;/keywords&gt;&lt;dates&gt;&lt;year&gt;2007&lt;/year&gt;&lt;pub-dates&gt;&lt;date&gt;Oct&lt;/date&gt;&lt;/pub-dates&gt;&lt;/dates&gt;&lt;isbn&gt;0268-1153&lt;/isbn&gt;&lt;accession-num&gt;WOS:000250009000009&lt;/accession-num&gt;&lt;urls&gt;&lt;related-urls&gt;&lt;url&gt;&amp;lt;Go to ISI&amp;gt;://WOS:000250009000009&lt;/url&gt;&lt;/related-urls&gt;&lt;/urls&gt;&lt;electronic-resource-num&gt;10.1093/her/cyl148&lt;/electronic-resource-num&gt;&lt;language&gt;English&lt;/language&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14)</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motivation to continue treatment</w:t>
            </w: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Mini-IPIP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Donnellan&lt;/Author&gt;&lt;Year&gt;2006&lt;/Year&gt;&lt;RecNum&gt;684&lt;/RecNum&gt;&lt;DisplayText&gt;(15)&lt;/DisplayText&gt;&lt;record&gt;&lt;rec-number&gt;684&lt;/rec-number&gt;&lt;foreign-keys&gt;&lt;key app="EN" db-id="x9ztsasa0e52dce09z6xxptk0d9sts9d9xrv" timestamp="1517950990"&gt;684&lt;/key&gt;&lt;/foreign-keys&gt;&lt;ref-type name="Journal Article"&gt;17&lt;/ref-type&gt;&lt;contributors&gt;&lt;authors&gt;&lt;author&gt;Donnellan, M. B.&lt;/author&gt;&lt;author&gt;Oswald, F. L.&lt;/author&gt;&lt;author&gt;Baird, B. M.&lt;/author&gt;&lt;author&gt;Lucas, R. E.&lt;/author&gt;&lt;/authors&gt;&lt;/contributors&gt;&lt;auth-address&gt;Michigan State Univ, Dept Psychol, E Lansing, MI 48823 USA&lt;/auth-address&gt;&lt;titles&gt;&lt;title&gt;The Mini-IPIP scales: Tiny-yet-effective measures of the big five factors of personality&lt;/title&gt;&lt;secondary-title&gt;Psychological Assessment&lt;/secondary-title&gt;&lt;alt-title&gt;Psychol Assessment&lt;/alt-title&gt;&lt;/titles&gt;&lt;periodical&gt;&lt;full-title&gt;Psychological Assessment&lt;/full-title&gt;&lt;/periodical&gt;&lt;pages&gt;192-203&lt;/pages&gt;&lt;volume&gt;18&lt;/volume&gt;&lt;number&gt;2&lt;/number&gt;&lt;keywords&gt;&lt;keyword&gt;personality assessment&lt;/keyword&gt;&lt;keyword&gt;big five&lt;/keyword&gt;&lt;keyword&gt;international personality item pool&lt;/keyword&gt;&lt;keyword&gt;short-form&lt;/keyword&gt;&lt;keyword&gt;5-factor model&lt;/keyword&gt;&lt;keyword&gt;self-esteem&lt;/keyword&gt;&lt;keyword&gt;questionnaire&lt;/keyword&gt;&lt;keyword&gt;reliability&lt;/keyword&gt;&lt;keyword&gt;validation&lt;/keyword&gt;&lt;keyword&gt;activation&lt;/keyword&gt;&lt;keyword&gt;disorders&lt;/keyword&gt;&lt;keyword&gt;inventory&lt;/keyword&gt;&lt;keyword&gt;validity&lt;/keyword&gt;&lt;/keywords&gt;&lt;dates&gt;&lt;year&gt;2006&lt;/year&gt;&lt;pub-dates&gt;&lt;date&gt;Jun&lt;/date&gt;&lt;/pub-dates&gt;&lt;/dates&gt;&lt;isbn&gt;1040-3590&lt;/isbn&gt;&lt;accession-num&gt;WOS:000238320900007&lt;/accession-num&gt;&lt;urls&gt;&lt;related-urls&gt;&lt;url&gt;&amp;lt;Go to ISI&amp;gt;://WOS:000238320900007&lt;/url&gt;&lt;/related-urls&gt;&lt;/urls&gt;&lt;electronic-resource-num&gt;10.1037/1040-3590.18.2.192&lt;/electronic-resource-num&gt;&lt;language&gt;English&lt;/language&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15)</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26</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personality</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BARSE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McAuley&lt;/Author&gt;&lt;Year&gt;1992&lt;/Year&gt;&lt;RecNum&gt;680&lt;/RecNum&gt;&lt;DisplayText&gt;(16)&lt;/DisplayText&gt;&lt;record&gt;&lt;rec-number&gt;680&lt;/rec-number&gt;&lt;foreign-keys&gt;&lt;key app="EN" db-id="x9ztsasa0e52dce09z6xxptk0d9sts9d9xrv" timestamp="1517950243"&gt;680&lt;/key&gt;&lt;/foreign-keys&gt;&lt;ref-type name="Journal Article"&gt;17&lt;/ref-type&gt;&lt;contributors&gt;&lt;authors&gt;&lt;author&gt;McAuley, E.&lt;/author&gt;&lt;/authors&gt;&lt;/contributors&gt;&lt;auth-address&gt;Department of Kinesiology, University of Illinois, Urbana 61801.&lt;/auth-address&gt;&lt;titles&gt;&lt;title&gt;The role of efficacy cognitions in the prediction of exercise behavior in middle-aged adults&lt;/title&gt;&lt;secondary-title&gt;J Behav Med&lt;/secondary-title&gt;&lt;/titles&gt;&lt;periodical&gt;&lt;full-title&gt;J Behav Med&lt;/full-title&gt;&lt;abbr-1&gt;Journal of behavioral medicine&lt;/abbr-1&gt;&lt;/periodical&gt;&lt;pages&gt;65-88&lt;/pages&gt;&lt;volume&gt;15&lt;/volume&gt;&lt;number&gt;1&lt;/number&gt;&lt;keywords&gt;&lt;keyword&gt;Aging/*psychology&lt;/keyword&gt;&lt;keyword&gt;*Attitude to Health&lt;/keyword&gt;&lt;keyword&gt;*Exercise&lt;/keyword&gt;&lt;keyword&gt;Female&lt;/keyword&gt;&lt;keyword&gt;Health Behavior&lt;/keyword&gt;&lt;keyword&gt;Humans&lt;/keyword&gt;&lt;keyword&gt;*Internal-External Control&lt;/keyword&gt;&lt;keyword&gt;Longitudinal Studies&lt;/keyword&gt;&lt;keyword&gt;Male&lt;/keyword&gt;&lt;keyword&gt;Middle Aged&lt;/keyword&gt;&lt;keyword&gt;Physical Fitness/psychology&lt;/keyword&gt;&lt;keyword&gt;*Self Concept&lt;/keyword&gt;&lt;/keywords&gt;&lt;dates&gt;&lt;year&gt;1992&lt;/year&gt;&lt;pub-dates&gt;&lt;date&gt;Feb&lt;/date&gt;&lt;/pub-dates&gt;&lt;/dates&gt;&lt;isbn&gt;0160-7715 (Print)&amp;#xD;0160-7715 (Linking)&lt;/isbn&gt;&lt;accession-num&gt;1583674&lt;/accession-num&gt;&lt;urls&gt;&lt;related-urls&gt;&lt;url&gt;https://www.ncbi.nlm.nih.gov/pubmed/1583674&lt;/url&gt;&lt;/related-urls&gt;&lt;/urls&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16)</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exercise self-efficacy</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WEL-SF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Ames&lt;/Author&gt;&lt;Year&gt;2012&lt;/Year&gt;&lt;RecNum&gt;685&lt;/RecNum&gt;&lt;DisplayText&gt;(17)&lt;/DisplayText&gt;&lt;record&gt;&lt;rec-number&gt;685&lt;/rec-number&gt;&lt;foreign-keys&gt;&lt;key app="EN" db-id="x9ztsasa0e52dce09z6xxptk0d9sts9d9xrv" timestamp="1517951096"&gt;685&lt;/key&gt;&lt;/foreign-keys&gt;&lt;ref-type name="Journal Article"&gt;17&lt;/ref-type&gt;&lt;contributors&gt;&lt;authors&gt;&lt;author&gt;Ames, G. E.&lt;/author&gt;&lt;author&gt;Heckman, M. G.&lt;/author&gt;&lt;author&gt;Grothe, K. B.&lt;/author&gt;&lt;author&gt;Clark, M. M.&lt;/author&gt;&lt;/authors&gt;&lt;/contributors&gt;&lt;auth-address&gt;Mayo Clin, Dept Psychiat &amp;amp; Psychol, Jacksonville, FL 32224 USA&amp;#xD;Mayo Clin, Dept Biostat, Jacksonville, FL 32224 USA&amp;#xD;Mayo Clin, Dept Psychiat &amp;amp; Psychol, Rochester, MN 55905 USA&lt;/auth-address&gt;&lt;titles&gt;&lt;title&gt;Eating self-efficacy: Development of a short-form WEL&lt;/title&gt;&lt;secondary-title&gt;Eating Behaviors&lt;/secondary-title&gt;&lt;alt-title&gt;Eat Behav&lt;/alt-title&gt;&lt;/titles&gt;&lt;periodical&gt;&lt;full-title&gt;Eating Behaviors&lt;/full-title&gt;&lt;abbr-1&gt;Eat Behav&lt;/abbr-1&gt;&lt;/periodical&gt;&lt;alt-periodical&gt;&lt;full-title&gt;Eating Behaviors&lt;/full-title&gt;&lt;abbr-1&gt;Eat Behav&lt;/abbr-1&gt;&lt;/alt-periodical&gt;&lt;pages&gt;375-378&lt;/pages&gt;&lt;volume&gt;13&lt;/volume&gt;&lt;number&gt;4&lt;/number&gt;&lt;keywords&gt;&lt;keyword&gt;eating self-efficacy&lt;/keyword&gt;&lt;keyword&gt;weight efficacy lifestyle questionnaire&lt;/keyword&gt;&lt;keyword&gt;self-efficacy and obesity treatment&lt;/keyword&gt;&lt;keyword&gt;quality-of-life&lt;/keyword&gt;&lt;keyword&gt;weight-loss&lt;/keyword&gt;&lt;keyword&gt;behavior-change&lt;/keyword&gt;&lt;keyword&gt;women&lt;/keyword&gt;&lt;keyword&gt;maintenance&lt;/keyword&gt;&lt;keyword&gt;management&lt;/keyword&gt;&lt;keyword&gt;exercise&lt;/keyword&gt;&lt;keyword&gt;obesity&lt;/keyword&gt;&lt;/keywords&gt;&lt;dates&gt;&lt;year&gt;2012&lt;/year&gt;&lt;pub-dates&gt;&lt;date&gt;Dec&lt;/date&gt;&lt;/pub-dates&gt;&lt;/dates&gt;&lt;isbn&gt;1471-0153&lt;/isbn&gt;&lt;accession-num&gt;WOS:000312054500015&lt;/accession-num&gt;&lt;urls&gt;&lt;related-urls&gt;&lt;url&gt;&amp;lt;Go to ISI&amp;gt;://WOS:000312054500015&lt;/url&gt;&lt;/related-urls&gt;&lt;/urls&gt;&lt;electronic-resource-num&gt;10.1016/j.eatbeh.2012.03.013&lt;/electronic-resource-num&gt;&lt;language&gt;English&lt;/language&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17)</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0:3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diet self-efficacy</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POMS (40-item)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Grove&lt;/Author&gt;&lt;Year&gt;1992&lt;/Year&gt;&lt;RecNum&gt;649&lt;/RecNum&gt;&lt;DisplayText&gt;(18)&lt;/DisplayText&gt;&lt;record&gt;&lt;rec-number&gt;649&lt;/rec-number&gt;&lt;foreign-keys&gt;&lt;key app="EN" db-id="x9ztsasa0e52dce09z6xxptk0d9sts9d9xrv" timestamp="1516321464"&gt;649&lt;/key&gt;&lt;/foreign-keys&gt;&lt;ref-type name="Journal Article"&gt;17&lt;/ref-type&gt;&lt;contributors&gt;&lt;authors&gt;&lt;author&gt;Grove, J. R.&lt;/author&gt;&lt;author&gt;Prapavessis, H.&lt;/author&gt;&lt;/authors&gt;&lt;/contributors&gt;&lt;titles&gt;&lt;title&gt;Preliminary Evidence for the Reliability and Validity of an Abbreviated Profile of Mood States&lt;/title&gt;&lt;secondary-title&gt;International Journal of Sport Psychology&lt;/secondary-title&gt;&lt;alt-title&gt;Int J Sport Psychol&lt;/alt-title&gt;&lt;/titles&gt;&lt;periodical&gt;&lt;full-title&gt;International Journal of Sport Psychology&lt;/full-title&gt;&lt;abbr-1&gt;Int J Sport Psychol&lt;/abbr-1&gt;&lt;/periodical&gt;&lt;alt-periodical&gt;&lt;full-title&gt;International Journal of Sport Psychology&lt;/full-title&gt;&lt;abbr-1&gt;Int J Sport Psychol&lt;/abbr-1&gt;&lt;/alt-periodical&gt;&lt;pages&gt;93-109&lt;/pages&gt;&lt;volume&gt;23&lt;/volume&gt;&lt;number&gt;2&lt;/number&gt;&lt;keywords&gt;&lt;keyword&gt;competition&lt;/keyword&gt;&lt;keyword&gt;emotion&lt;/keyword&gt;&lt;keyword&gt;esteem-related affect&lt;/keyword&gt;&lt;keyword&gt;mood&lt;/keyword&gt;&lt;keyword&gt;exercise&lt;/keyword&gt;&lt;keyword&gt;emotion&lt;/keyword&gt;&lt;keyword&gt;enhancement&lt;/keyword&gt;&lt;keyword&gt;runners&lt;/keyword&gt;&lt;keyword&gt;sport&lt;/keyword&gt;&lt;/keywords&gt;&lt;dates&gt;&lt;year&gt;1992&lt;/year&gt;&lt;pub-dates&gt;&lt;date&gt;Apr-Jun&lt;/date&gt;&lt;/pub-dates&gt;&lt;/dates&gt;&lt;isbn&gt;0047-0767&lt;/isbn&gt;&lt;accession-num&gt;WOS:A1992JP57600001&lt;/accession-num&gt;&lt;urls&gt;&lt;related-urls&gt;&lt;url&gt;&amp;lt;Go to ISI&amp;gt;://WOS:A1992JP57600001&lt;/url&gt;&lt;/related-urls&gt;&lt;/urls&gt;&lt;language&gt;English&lt;/language&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18)</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0:4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mood</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11"/>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RAND-36 </w:t>
            </w:r>
            <w:r w:rsidRPr="00FA57D6">
              <w:rPr>
                <w:rFonts w:ascii="Arial Narrow" w:eastAsia="Calibri" w:hAnsi="Arial Narrow"/>
                <w:sz w:val="17"/>
                <w:szCs w:val="17"/>
              </w:rPr>
              <w:fldChar w:fldCharType="begin">
                <w:fldData xml:space="preserve">PEVuZE5vdGU+PENpdGU+PEF1dGhvcj5IYXlzPC9BdXRob3I+PFllYXI+MjAwMTwvWWVhcj48UmVj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=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IYXlzPC9BdXRob3I+PFllYXI+MjAwMTwvWWVhcj48UmVj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=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19, 20)</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2:3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health-related quality of life</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Life Events Questionnaire (LEQ) </w:t>
            </w:r>
            <w:r w:rsidRPr="00FA57D6">
              <w:rPr>
                <w:rFonts w:ascii="Arial Narrow" w:eastAsia="Calibri" w:hAnsi="Arial Narrow"/>
                <w:sz w:val="17"/>
                <w:szCs w:val="17"/>
              </w:rPr>
              <w:fldChar w:fldCharType="begin">
                <w:fldData xml:space="preserve">PEVuZE5vdGU+PENpdGU+PEF1dGhvcj5Ob3JiZWNrPC9BdXRob3I+PFllYXI+MTk4NDwvWWVhcj48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Ob3JiZWNrPC9BdXRob3I+PFllYXI+MTk4NDwvWWVhcj48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21, 22)</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2:00</w:t>
            </w:r>
          </w:p>
        </w:tc>
        <w:tc>
          <w:tcPr>
            <w:tcW w:w="3150" w:type="dxa"/>
            <w:shd w:val="clear" w:color="auto" w:fill="auto"/>
          </w:tcPr>
          <w:p w:rsidR="00F7305D" w:rsidRPr="00FA57D6" w:rsidRDefault="00F7305D" w:rsidP="00F7305D">
            <w:pPr>
              <w:rPr>
                <w:rFonts w:ascii="Arial Narrow" w:eastAsia="Calibri" w:hAnsi="Arial Narrow"/>
                <w:color w:val="FF0000"/>
                <w:sz w:val="17"/>
                <w:szCs w:val="17"/>
              </w:rPr>
            </w:pPr>
            <w:r w:rsidRPr="00FA57D6">
              <w:rPr>
                <w:rFonts w:ascii="Arial Narrow" w:eastAsia="Calibri" w:hAnsi="Arial Narrow"/>
                <w:sz w:val="17"/>
                <w:szCs w:val="17"/>
              </w:rPr>
              <w:t>stressful life events (past 6 mo)</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Behavior Based Identity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aldwell&lt;/Author&gt;&lt;Year&gt;2018&lt;/Year&gt;&lt;RecNum&gt;711&lt;/RecNum&gt;&lt;DisplayText&gt;(23)&lt;/DisplayText&gt;&lt;record&gt;&lt;rec-number&gt;711&lt;/rec-number&gt;&lt;foreign-keys&gt;&lt;key app="EN" db-id="x9ztsasa0e52dce09z6xxptk0d9sts9d9xrv" timestamp="1517955187"&gt;711&lt;/key&gt;&lt;/foreign-keys&gt;&lt;ref-type name="Journal Article"&gt;17&lt;/ref-type&gt;&lt;contributors&gt;&lt;authors&gt;&lt;author&gt;Caldwell, A. E.&lt;/author&gt;&lt;/authors&gt;&lt;/contributors&gt;&lt;titles&gt;&lt;title&gt;Unpublished measures&lt;/title&gt;&lt;/titles&gt;&lt;dates&gt;&lt;year&gt;2018&lt;/year&gt;&lt;/dates&gt;&lt;urls&gt;&lt;/urls&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3)</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identity</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Role/Group-Based Identity Congruence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aldwell&lt;/Author&gt;&lt;Year&gt;2018&lt;/Year&gt;&lt;RecNum&gt;711&lt;/RecNum&gt;&lt;DisplayText&gt;(23)&lt;/DisplayText&gt;&lt;record&gt;&lt;rec-number&gt;711&lt;/rec-number&gt;&lt;foreign-keys&gt;&lt;key app="EN" db-id="x9ztsasa0e52dce09z6xxptk0d9sts9d9xrv" timestamp="1517955187"&gt;711&lt;/key&gt;&lt;/foreign-keys&gt;&lt;ref-type name="Journal Article"&gt;17&lt;/ref-type&gt;&lt;contributors&gt;&lt;authors&gt;&lt;author&gt;Caldwell, A. E.&lt;/author&gt;&lt;/authors&gt;&lt;/contributors&gt;&lt;titles&gt;&lt;title&gt;Unpublished measures&lt;/title&gt;&lt;/titles&gt;&lt;dates&gt;&lt;year&gt;2018&lt;/year&gt;&lt;/dates&gt;&lt;urls&gt;&lt;/urls&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3)</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7: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identity congruence</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Emotion Regulation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aldwell&lt;/Author&gt;&lt;Year&gt;2018&lt;/Year&gt;&lt;RecNum&gt;711&lt;/RecNum&gt;&lt;DisplayText&gt;(23)&lt;/DisplayText&gt;&lt;record&gt;&lt;rec-number&gt;711&lt;/rec-number&gt;&lt;foreign-keys&gt;&lt;key app="EN" db-id="x9ztsasa0e52dce09z6xxptk0d9sts9d9xrv" timestamp="1517955187"&gt;711&lt;/key&gt;&lt;/foreign-keys&gt;&lt;ref-type name="Journal Article"&gt;17&lt;/ref-type&gt;&lt;contributors&gt;&lt;authors&gt;&lt;author&gt;Caldwell, A. E.&lt;/author&gt;&lt;/authors&gt;&lt;/contributors&gt;&lt;titles&gt;&lt;title&gt;Unpublished measures&lt;/title&gt;&lt;/titles&gt;&lt;dates&gt;&lt;year&gt;2018&lt;/year&gt;&lt;/dates&gt;&lt;urls&gt;&lt;/urls&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3)</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2: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emotion regulation</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Psychological Well-Being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aldwell&lt;/Author&gt;&lt;Year&gt;2018&lt;/Year&gt;&lt;RecNum&gt;711&lt;/RecNum&gt;&lt;DisplayText&gt;(23)&lt;/DisplayText&gt;&lt;record&gt;&lt;rec-number&gt;711&lt;/rec-number&gt;&lt;foreign-keys&gt;&lt;key app="EN" db-id="x9ztsasa0e52dce09z6xxptk0d9sts9d9xrv" timestamp="1517955187"&gt;711&lt;/key&gt;&lt;/foreign-keys&gt;&lt;ref-type name="Journal Article"&gt;17&lt;/ref-type&gt;&lt;contributors&gt;&lt;authors&gt;&lt;author&gt;Caldwell, A. E.&lt;/author&gt;&lt;/authors&gt;&lt;/contributors&gt;&lt;titles&gt;&lt;title&gt;Unpublished measures&lt;/title&gt;&lt;/titles&gt;&lt;dates&gt;&lt;year&gt;2018&lt;/year&gt;&lt;/dates&gt;&lt;urls&gt;&lt;/urls&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3)</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5: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well-being</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Attributional Style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aldwell&lt;/Author&gt;&lt;Year&gt;2018&lt;/Year&gt;&lt;RecNum&gt;711&lt;/RecNum&gt;&lt;DisplayText&gt;(23)&lt;/DisplayText&gt;&lt;record&gt;&lt;rec-number&gt;711&lt;/rec-number&gt;&lt;foreign-keys&gt;&lt;key app="EN" db-id="x9ztsasa0e52dce09z6xxptk0d9sts9d9xrv" timestamp="1517955187"&gt;711&lt;/key&gt;&lt;/foreign-keys&gt;&lt;ref-type name="Journal Article"&gt;17&lt;/ref-type&gt;&lt;contributors&gt;&lt;authors&gt;&lt;author&gt;Caldwell, A. E.&lt;/author&gt;&lt;/authors&gt;&lt;/contributors&gt;&lt;titles&gt;&lt;title&gt;Unpublished measures&lt;/title&gt;&lt;/titles&gt;&lt;dates&gt;&lt;year&gt;2018&lt;/year&gt;&lt;/dates&gt;&lt;urls&gt;&lt;/urls&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3)</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8: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attribution of events</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Implicit Theory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aldwell&lt;/Author&gt;&lt;Year&gt;2018&lt;/Year&gt;&lt;RecNum&gt;711&lt;/RecNum&gt;&lt;DisplayText&gt;(23)&lt;/DisplayText&gt;&lt;record&gt;&lt;rec-number&gt;711&lt;/rec-number&gt;&lt;foreign-keys&gt;&lt;key app="EN" db-id="x9ztsasa0e52dce09z6xxptk0d9sts9d9xrv" timestamp="1517955187"&gt;711&lt;/key&gt;&lt;/foreign-keys&gt;&lt;ref-type name="Journal Article"&gt;17&lt;/ref-type&gt;&lt;contributors&gt;&lt;authors&gt;&lt;author&gt;Caldwell, A. E.&lt;/author&gt;&lt;/authors&gt;&lt;/contributors&gt;&lt;titles&gt;&lt;title&gt;Unpublished measures&lt;/title&gt;&lt;/titles&gt;&lt;dates&gt;&lt;year&gt;2018&lt;/year&gt;&lt;/dates&gt;&lt;urls&gt;&lt;/urls&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3)</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beliefs about weight</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Intervention Preference Baseline [study specific]</w:t>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lt;1: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intervention preference</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Intervention Preference Follow Up [study specific]</w:t>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lt;1: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intervention preference</w:t>
            </w: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Body Perception Questionnaire-Short Form (BPQ)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abrera&lt;/Author&gt;&lt;Year&gt;2017&lt;/Year&gt;&lt;RecNum&gt;786&lt;/RecNum&gt;&lt;DisplayText&gt;(24)&lt;/DisplayText&gt;&lt;record&gt;&lt;rec-number&gt;786&lt;/rec-number&gt;&lt;foreign-keys&gt;&lt;key app="EN" db-id="x9ztsasa0e52dce09z6xxptk0d9sts9d9xrv" timestamp="1520454719"&gt;786&lt;/key&gt;&lt;/foreign-keys&gt;&lt;ref-type name="Journal Article"&gt;17&lt;/ref-type&gt;&lt;contributors&gt;&lt;authors&gt;&lt;author&gt;Cabrera, A.&lt;/author&gt;&lt;author&gt;Kolacz, J.&lt;/author&gt;&lt;author&gt;Pailhez, G.&lt;/author&gt;&lt;author&gt;Bulbena-Cabre, A.&lt;/author&gt;&lt;author&gt;Bulbena, A.&lt;/author&gt;&lt;author&gt;Porges, S. W.&lt;/author&gt;&lt;/authors&gt;&lt;/contributors&gt;&lt;auth-address&gt;Institute of Neuropsychiatry and Addictions, Barcelona, Spain.&amp;#xD;Department of Psychiatry and Forensic Medicine, Universitat Autonoma de Barcelona, Barcelona, Spain.&amp;#xD;Kinsey Institute Traumatic Stress Research Consortium, Indiana University, Indiana, USA.&amp;#xD;Icahn School of Medicine at Mount Sinai, New York, USA.&amp;#xD;Department of Psychiatry, University of North Carolina at Chapel Hill, North Carolina, USA.&lt;/auth-address&gt;&lt;titles&gt;&lt;title&gt;Assessing body awareness and autonomic reactivity: Factor structure and psychometric properties of the Body Perception Questionnaire-Short Form (BPQ-SF)&lt;/title&gt;&lt;secondary-title&gt;Int J Methods Psychiatr Res&lt;/secondary-title&gt;&lt;/titles&gt;&lt;periodical&gt;&lt;full-title&gt;Int J Methods Psychiatr Res&lt;/full-title&gt;&lt;/periodical&gt;&lt;keywords&gt;&lt;keyword&gt;autonomic nervous system&lt;/keyword&gt;&lt;keyword&gt;autonomic reactivity&lt;/keyword&gt;&lt;keyword&gt;body awareness&lt;/keyword&gt;&lt;keyword&gt;interoception&lt;/keyword&gt;&lt;keyword&gt;polyvagal theory&lt;/keyword&gt;&lt;/keywords&gt;&lt;dates&gt;&lt;year&gt;2017&lt;/year&gt;&lt;pub-dates&gt;&lt;date&gt;Nov 28&lt;/date&gt;&lt;/pub-dates&gt;&lt;/dates&gt;&lt;isbn&gt;1557-0657 (Electronic)&amp;#xD;1049-8931 (Linking)&lt;/isbn&gt;&lt;accession-num&gt;29193423&lt;/accession-num&gt;&lt;urls&gt;&lt;related-urls&gt;&lt;url&gt;https://www.ncbi.nlm.nih.gov/pubmed/29193423&lt;/url&gt;&lt;/related-urls&gt;&lt;/urls&gt;&lt;electronic-resource-num&gt;10.1002/mpr.1596&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4)</w:t>
            </w:r>
            <w:r w:rsidRPr="00FA57D6">
              <w:rPr>
                <w:rFonts w:ascii="Arial Narrow" w:eastAsia="Calibri" w:hAnsi="Arial Narrow"/>
                <w:sz w:val="17"/>
                <w:szCs w:val="17"/>
              </w:rPr>
              <w:fldChar w:fldCharType="end"/>
            </w:r>
            <w:r w:rsidRPr="00FA57D6">
              <w:rPr>
                <w:rFonts w:ascii="Arial Narrow" w:eastAsia="Calibri" w:hAnsi="Arial Narrow"/>
                <w:sz w:val="17"/>
                <w:szCs w:val="17"/>
              </w:rPr>
              <w:t>.</w:t>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lt;1: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subjective body awareness and autonomic reactivity</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Modified Yale Food Addiction Scale V2 (mYFAS)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Schulte&lt;/Author&gt;&lt;Year&gt;2017&lt;/Year&gt;&lt;RecNum&gt;2655&lt;/RecNum&gt;&lt;DisplayText&gt;(25)&lt;/DisplayText&gt;&lt;record&gt;&lt;rec-number&gt;2655&lt;/rec-number&gt;&lt;foreign-keys&gt;&lt;key app="EN" db-id="tztzes25eeaz5fet22kxt2zxws20vxxpa0zd" timestamp="1543893190"&gt;2655&lt;/key&gt;&lt;/foreign-keys&gt;&lt;ref-type name="Journal Article"&gt;17&lt;/ref-type&gt;&lt;contributors&gt;&lt;authors&gt;&lt;author&gt;Schulte, E. M.&lt;/author&gt;&lt;author&gt;Gearhardt, A. N.&lt;/author&gt;&lt;/authors&gt;&lt;/contributors&gt;&lt;auth-address&gt;Department of Psychology, University of Michigan, Ann Arbor, MI, USA.&lt;/auth-address&gt;&lt;titles&gt;&lt;title&gt;Development of the Modified Yale Food Addiction Scale Version 2.0&lt;/title&gt;&lt;secondary-title&gt;Eur Eat Disord Rev&lt;/secondary-title&gt;&lt;/titles&gt;&lt;periodical&gt;&lt;full-title&gt;Eur Eat Disord Rev&lt;/full-title&gt;&lt;/periodical&gt;&lt;pages&gt;302-308&lt;/pages&gt;&lt;volume&gt;25&lt;/volume&gt;&lt;number&gt;4&lt;/number&gt;&lt;edition&gt;2017/04/04&lt;/edition&gt;&lt;keywords&gt;&lt;keyword&gt;Adolescent&lt;/keyword&gt;&lt;keyword&gt;Adult&lt;/keyword&gt;&lt;keyword&gt;Aged&lt;/keyword&gt;&lt;keyword&gt;Aged, 80 and over&lt;/keyword&gt;&lt;keyword&gt;Behavior, Addictive/*diagnosis&lt;/keyword&gt;&lt;keyword&gt;Eating/*psychology&lt;/keyword&gt;&lt;keyword&gt;Feeding and Eating Disorders/*diagnosis&lt;/keyword&gt;&lt;keyword&gt;Female&lt;/keyword&gt;&lt;keyword&gt;Humans&lt;/keyword&gt;&lt;keyword&gt;Male&lt;/keyword&gt;&lt;keyword&gt;Middle Aged&lt;/keyword&gt;&lt;keyword&gt;*Psychiatric Status Rating Scales&lt;/keyword&gt;&lt;keyword&gt;Psychometrics&lt;/keyword&gt;&lt;keyword&gt;Reproducibility of Results&lt;/keyword&gt;&lt;keyword&gt;Young Adult&lt;/keyword&gt;&lt;keyword&gt;*addiction&lt;/keyword&gt;&lt;keyword&gt;*eating disorders&lt;/keyword&gt;&lt;keyword&gt;*food addiction&lt;/keyword&gt;&lt;keyword&gt;*obesity&lt;/keyword&gt;&lt;keyword&gt;*substance-use disorders&lt;/keyword&gt;&lt;/keywords&gt;&lt;dates&gt;&lt;year&gt;2017&lt;/year&gt;&lt;pub-dates&gt;&lt;date&gt;Jul&lt;/date&gt;&lt;/pub-dates&gt;&lt;/dates&gt;&lt;isbn&gt;1099-0968 (Electronic)&amp;#xD;1072-4133 (Linking)&lt;/isbn&gt;&lt;accession-num&gt;28370722&lt;/accession-num&gt;&lt;urls&gt;&lt;related-urls&gt;&lt;url&gt;https://www.ncbi.nlm.nih.gov/pubmed/28370722&lt;/url&gt;&lt;/related-urls&gt;&lt;/urls&gt;&lt;electronic-resource-num&gt;10.1002/erv.2515&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5)</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2: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Additive-like eating behavior</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Highly Processed Food Withdrawal Scale (ProWS)**</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Schulte&lt;/Author&gt;&lt;Year&gt;2018&lt;/Year&gt;&lt;RecNum&gt;2654&lt;/RecNum&gt;&lt;DisplayText&gt;(26)&lt;/DisplayText&gt;&lt;record&gt;&lt;rec-number&gt;2654&lt;/rec-number&gt;&lt;foreign-keys&gt;&lt;key app="EN" db-id="tztzes25eeaz5fet22kxt2zxws20vxxpa0zd" timestamp="1543893156"&gt;2654&lt;/key&gt;&lt;/foreign-keys&gt;&lt;ref-type name="Journal Article"&gt;17&lt;/ref-type&gt;&lt;contributors&gt;&lt;authors&gt;&lt;author&gt;Schulte, E. M.&lt;/author&gt;&lt;author&gt;Smeal, J. K.&lt;/author&gt;&lt;author&gt;Lewis, J.&lt;/author&gt;&lt;author&gt;Gearhardt, A. N.&lt;/author&gt;&lt;/authors&gt;&lt;/contributors&gt;&lt;auth-address&gt;The University of Michigan, Department of Psychology, USA. Electronic address: eorenste@umich.edu.&amp;#xD;The University of Michigan, Department of Psychology, USA.&lt;/auth-address&gt;&lt;titles&gt;&lt;title&gt;Development of the Highly Processed Food Withdrawal Scale&lt;/title&gt;&lt;secondary-title&gt;Appetite&lt;/secondary-title&gt;&lt;/titles&gt;&lt;periodical&gt;&lt;full-title&gt;Appetite&lt;/full-title&gt;&lt;/periodical&gt;&lt;pages&gt;148-154&lt;/pages&gt;&lt;volume&gt;131&lt;/volume&gt;&lt;edition&gt;2018/09/19&lt;/edition&gt;&lt;keywords&gt;&lt;keyword&gt;Eating behaviors&lt;/keyword&gt;&lt;keyword&gt;Food addiction&lt;/keyword&gt;&lt;keyword&gt;Obesity&lt;/keyword&gt;&lt;/keywords&gt;&lt;dates&gt;&lt;year&gt;2018&lt;/year&gt;&lt;pub-dates&gt;&lt;date&gt;Dec 1&lt;/date&gt;&lt;/pub-dates&gt;&lt;/dates&gt;&lt;isbn&gt;1095-8304 (Electronic)&amp;#xD;0195-6663 (Linking)&lt;/isbn&gt;&lt;accession-num&gt;30227182&lt;/accession-num&gt;&lt;urls&gt;&lt;related-urls&gt;&lt;url&gt;https://www.ncbi.nlm.nih.gov/pubmed/30227182&lt;/url&gt;&lt;/related-urls&gt;&lt;/urls&gt;&lt;electronic-resource-num&gt;10.1016/j.appet.2018.09.013&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6)</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3: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Processed food withdrawal* </w:t>
            </w: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Life History Questionnaire [study specific]</w:t>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2:3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perceived SES, developmental history</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Traumatic Antecedents Questionnaire (TAQ)</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Herman&lt;/Author&gt;&lt;Year&gt;1989&lt;/Year&gt;&lt;RecNum&gt;2644&lt;/RecNum&gt;&lt;DisplayText&gt;(27)&lt;/DisplayText&gt;&lt;record&gt;&lt;rec-number&gt;2644&lt;/rec-number&gt;&lt;foreign-keys&gt;&lt;key app="EN" db-id="tztzes25eeaz5fet22kxt2zxws20vxxpa0zd" timestamp="1519348987"&gt;2644&lt;/key&gt;&lt;/foreign-keys&gt;&lt;ref-type name="Journal Article"&gt;17&lt;/ref-type&gt;&lt;contributors&gt;&lt;authors&gt;&lt;author&gt;Herman, J. L.&lt;/author&gt;&lt;author&gt;Perry, J. C.&lt;/author&gt;&lt;author&gt;van der Kolk, B. A.&lt;/author&gt;&lt;/authors&gt;&lt;/contributors&gt;&lt;auth-address&gt;Department of Psychiatry, Harvard Medical School, Cambridge Hospital, Mass.&lt;/auth-address&gt;&lt;titles&gt;&lt;title&gt;Childhood trauma in borderline personality disorder&lt;/title&gt;&lt;secondary-title&gt;Am J Psychiatry&lt;/secondary-title&gt;&lt;/titles&gt;&lt;periodical&gt;&lt;full-title&gt;Am J Psychiatry&lt;/full-title&gt;&lt;/periodical&gt;&lt;pages&gt;490-5&lt;/pages&gt;&lt;volume&gt;146&lt;/volume&gt;&lt;number&gt;4&lt;/number&gt;&lt;edition&gt;1989/04/01&lt;/edition&gt;&lt;keywords&gt;&lt;keyword&gt;Adult&lt;/keyword&gt;&lt;keyword&gt;Borderline Personality Disorder/*psychology&lt;/keyword&gt;&lt;keyword&gt;Child&lt;/keyword&gt;&lt;keyword&gt;Child Abuse/*psychology&lt;/keyword&gt;&lt;keyword&gt;Child Abuse, Sexual/psychology&lt;/keyword&gt;&lt;keyword&gt;Female&lt;/keyword&gt;&lt;keyword&gt;Humans&lt;/keyword&gt;&lt;keyword&gt;Male&lt;/keyword&gt;&lt;keyword&gt;Personality Disorders/*psychology&lt;/keyword&gt;&lt;keyword&gt;Retrospective Studies&lt;/keyword&gt;&lt;keyword&gt;*Violence&lt;/keyword&gt;&lt;/keywords&gt;&lt;dates&gt;&lt;year&gt;1989&lt;/year&gt;&lt;pub-dates&gt;&lt;date&gt;Apr&lt;/date&gt;&lt;/pub-dates&gt;&lt;/dates&gt;&lt;isbn&gt;0002-953X (Print)&amp;#xD;0002-953X (Linking)&lt;/isbn&gt;&lt;accession-num&gt;2929750&lt;/accession-num&gt;&lt;urls&gt;&lt;related-urls&gt;&lt;url&gt;https://www.ncbi.nlm.nih.gov/pubmed/2929750&lt;/url&gt;&lt;/related-urls&gt;&lt;/urls&gt;&lt;electronic-resource-num&gt;10.1176/ajp.146.4.490&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7)</w:t>
            </w:r>
            <w:r w:rsidRPr="00FA57D6">
              <w:rPr>
                <w:rFonts w:ascii="Arial Narrow" w:eastAsia="Calibri" w:hAnsi="Arial Narrow"/>
                <w:sz w:val="17"/>
                <w:szCs w:val="17"/>
              </w:rPr>
              <w:fldChar w:fldCharType="end"/>
            </w:r>
            <w:r w:rsidRPr="00FA57D6">
              <w:rPr>
                <w:rFonts w:ascii="Arial Narrow" w:eastAsia="Calibri" w:hAnsi="Arial Narrow"/>
                <w:sz w:val="17"/>
                <w:szCs w:val="17"/>
              </w:rPr>
              <w:t>*</w:t>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0: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History of past trauma</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BFBFBF"/>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Behavioral</w:t>
            </w:r>
          </w:p>
        </w:tc>
        <w:tc>
          <w:tcPr>
            <w:tcW w:w="1170" w:type="dxa"/>
            <w:shd w:val="clear" w:color="auto" w:fill="BFBFBF"/>
          </w:tcPr>
          <w:p w:rsidR="00F7305D" w:rsidRPr="00FA57D6" w:rsidRDefault="00F7305D" w:rsidP="00F7305D">
            <w:pPr>
              <w:rPr>
                <w:rFonts w:ascii="Arial Narrow" w:eastAsia="Calibri" w:hAnsi="Arial Narrow"/>
                <w:sz w:val="17"/>
                <w:szCs w:val="17"/>
              </w:rPr>
            </w:pPr>
          </w:p>
        </w:tc>
        <w:tc>
          <w:tcPr>
            <w:tcW w:w="315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i/>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EARLY eating away from home Q </w:t>
            </w:r>
            <w:r w:rsidRPr="00FA57D6">
              <w:rPr>
                <w:rFonts w:ascii="Arial Narrow" w:eastAsia="Calibri" w:hAnsi="Arial Narrow"/>
                <w:sz w:val="17"/>
                <w:szCs w:val="17"/>
              </w:rPr>
              <w:fldChar w:fldCharType="begin">
                <w:fldData xml:space="preserve">PEVuZE5vdGU+PENpdGU+PEF1dGhvcj5OZWxzb248L0F1dGhvcj48WWVhcj4yMDA5PC9ZZWFyPjxS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OZWxzb248L0F1dGhvcj48WWVhcj4yMDA5PC9ZZWFyPjxS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28)</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0:51</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frequency of eating away from home</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460"/>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EARLY SSB Consumption Q </w:t>
            </w:r>
            <w:r w:rsidRPr="00FA57D6">
              <w:rPr>
                <w:rFonts w:ascii="Arial Narrow" w:eastAsia="Calibri" w:hAnsi="Arial Narrow"/>
                <w:sz w:val="17"/>
                <w:szCs w:val="17"/>
              </w:rPr>
              <w:fldChar w:fldCharType="begin">
                <w:fldData xml:space="preserve">PEVuZE5vdGU+PENpdGU+PEF1dGhvcj5OZWxzb248L0F1dGhvcj48WWVhcj4yMDA5PC9ZZWFyPjxS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OZWxzb248L0F1dGhvcj48WWVhcj4yMDA5PC9ZZWFyPjxS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28)</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0:32</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consumption of sugar-sweetened beverages</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BRFSS Alcohol Consumption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DC)&lt;/Author&gt;&lt;Year&gt;2016&lt;/Year&gt;&lt;RecNum&gt;704&lt;/RecNum&gt;&lt;DisplayText&gt;(29)&lt;/DisplayText&gt;&lt;record&gt;&lt;rec-number&gt;704&lt;/rec-number&gt;&lt;foreign-keys&gt;&lt;key app="EN" db-id="x9ztsasa0e52dce09z6xxptk0d9sts9d9xrv" timestamp="1517953066"&gt;704&lt;/key&gt;&lt;/foreign-keys&gt;&lt;ref-type name="Government Document"&gt;46&lt;/ref-type&gt;&lt;contributors&gt;&lt;authors&gt;&lt;author&gt;Centers for Disease Control and Prevention (CDC)&lt;/author&gt;&lt;/authors&gt;&lt;secondary-authors&gt;&lt;author&gt;U.S. Department of Health and Human Services&lt;/author&gt;&lt;/secondary-authors&gt;&lt;/contributors&gt;&lt;titles&gt;&lt;title&gt;Behavioral Risk Factor Surveillance System Survey Questionnaire&lt;/title&gt;&lt;/titles&gt;&lt;pages&gt;26-27&lt;/pages&gt;&lt;section&gt;Section 11: Alcohol Consumption&lt;/section&gt;&lt;dates&gt;&lt;year&gt;2016&lt;/year&gt;&lt;/dates&gt;&lt;pub-location&gt;Atlanta, Georgia&lt;/pub-location&gt;&lt;urls&gt;&lt;/urls&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29)</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1:13</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alcohol consumption</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Global PAQ, with show cards </w:t>
            </w:r>
            <w:r w:rsidRPr="00FA57D6">
              <w:rPr>
                <w:rFonts w:ascii="Arial Narrow" w:eastAsia="Calibri" w:hAnsi="Arial Narrow"/>
                <w:sz w:val="17"/>
                <w:szCs w:val="17"/>
              </w:rPr>
              <w:fldChar w:fldCharType="begin">
                <w:fldData xml:space="preserve">PEVuZE5vdGU+PENpdGU+PEF1dGhvcj5DaHU8L0F1dGhvcj48WWVhcj4yMDE1PC9ZZWFyPjxSZWNO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DaHU8L0F1dGhvcj48WWVhcj4yMDE1PC9ZZWFyPjxSZWNO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30, 31)</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3:09</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physical activity</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Munich Chronotype Q (MCTQ)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Roenneberg&lt;/Author&gt;&lt;Year&gt;2003&lt;/Year&gt;&lt;RecNum&gt;681&lt;/RecNum&gt;&lt;DisplayText&gt;(32)&lt;/DisplayText&gt;&lt;record&gt;&lt;rec-number&gt;681&lt;/rec-number&gt;&lt;foreign-keys&gt;&lt;key app="EN" db-id="x9ztsasa0e52dce09z6xxptk0d9sts9d9xrv" timestamp="1517950489"&gt;681&lt;/key&gt;&lt;/foreign-keys&gt;&lt;ref-type name="Journal Article"&gt;17&lt;/ref-type&gt;&lt;contributors&gt;&lt;authors&gt;&lt;author&gt;Roenneberg, T.&lt;/author&gt;&lt;author&gt;Wirz-Justice, A.&lt;/author&gt;&lt;author&gt;Merrow, M.&lt;/author&gt;&lt;/authors&gt;&lt;/contributors&gt;&lt;auth-address&gt;Univ Munich, Inst Med Psychol, Ctr Chronobiol, D-8000 Munich, Germany&amp;#xD;Univ Basel, Psychiat Clin, Ctr Chronobiol, Basel, Switzerland&lt;/auth-address&gt;&lt;titles&gt;&lt;title&gt;Life between clocks: Daily temporal patterns of human chronotypes&lt;/title&gt;&lt;secondary-title&gt;Journal of Biological Rhythms&lt;/secondary-title&gt;&lt;alt-title&gt;J Biol Rhythm&lt;/alt-title&gt;&lt;/titles&gt;&lt;periodical&gt;&lt;full-title&gt;Journal of Biological Rhythms&lt;/full-title&gt;&lt;abbr-1&gt;J Biol Rhythm&lt;/abbr-1&gt;&lt;/periodical&gt;&lt;alt-periodical&gt;&lt;full-title&gt;Journal of Biological Rhythms&lt;/full-title&gt;&lt;abbr-1&gt;J Biol Rhythm&lt;/abbr-1&gt;&lt;/alt-periodical&gt;&lt;pages&gt;80-90&lt;/pages&gt;&lt;volume&gt;18&lt;/volume&gt;&lt;number&gt;1&lt;/number&gt;&lt;keywords&gt;&lt;keyword&gt;circadian&lt;/keyword&gt;&lt;keyword&gt;clock&lt;/keyword&gt;&lt;keyword&gt;human&lt;/keyword&gt;&lt;keyword&gt;light&lt;/keyword&gt;&lt;keyword&gt;sleep&lt;/keyword&gt;&lt;keyword&gt;chronotype&lt;/keyword&gt;&lt;keyword&gt;sleep-phase syndrome&lt;/keyword&gt;&lt;keyword&gt;intrinsic circadian period&lt;/keyword&gt;&lt;keyword&gt;morningness-eveningness&lt;/keyword&gt;&lt;keyword&gt;light exposure&lt;/keyword&gt;&lt;keyword&gt;time&lt;/keyword&gt;&lt;keyword&gt;temperature&lt;/keyword&gt;&lt;keyword&gt;association&lt;/keyword&gt;&lt;keyword&gt;preference&lt;/keyword&gt;&lt;keyword&gt;pacemaker&lt;/keyword&gt;&lt;keyword&gt;stability&lt;/keyword&gt;&lt;/keywords&gt;&lt;dates&gt;&lt;year&gt;2003&lt;/year&gt;&lt;pub-dates&gt;&lt;date&gt;Feb&lt;/date&gt;&lt;/pub-dates&gt;&lt;/dates&gt;&lt;isbn&gt;0748-7304&lt;/isbn&gt;&lt;accession-num&gt;WOS:000180630100009&lt;/accession-num&gt;&lt;urls&gt;&lt;related-urls&gt;&lt;url&gt;&amp;lt;Go to ISI&amp;gt;://WOS:000180630100009&lt;/url&gt;&lt;/related-urls&gt;&lt;/urls&gt;&lt;electronic-resource-num&gt;10.1177/0748730402239679&lt;/electronic-resource-num&gt;&lt;language&gt;English&lt;/language&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32)</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4:3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sleep</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11"/>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Marijuana Use (DFAW-CU)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uttler&lt;/Author&gt;&lt;Year&gt;2017&lt;/Year&gt;&lt;RecNum&gt;707&lt;/RecNum&gt;&lt;DisplayText&gt;(33)&lt;/DisplayText&gt;&lt;record&gt;&lt;rec-number&gt;707&lt;/rec-number&gt;&lt;foreign-keys&gt;&lt;key app="EN" db-id="x9ztsasa0e52dce09z6xxptk0d9sts9d9xrv" timestamp="1517953266"&gt;707&lt;/key&gt;&lt;/foreign-keys&gt;&lt;ref-type name="Journal Article"&gt;17&lt;/ref-type&gt;&lt;contributors&gt;&lt;authors&gt;&lt;author&gt;Cuttler, C.&lt;/author&gt;&lt;author&gt;Spradlin, A.&lt;/author&gt;&lt;/authors&gt;&lt;/contributors&gt;&lt;auth-address&gt;Department of Psychology, Washington State University, Pullman, WA, United States of America.&lt;/auth-address&gt;&lt;titles&gt;&lt;title&gt;Measuring cannabis consumption: Psychometric properties of the Daily Sessions, Frequency, Age of Onset, and Quantity of Cannabis Use Inventory (DFAQ-CU)&lt;/title&gt;&lt;secondary-title&gt;PLoS One&lt;/secondary-title&gt;&lt;/titles&gt;&lt;periodical&gt;&lt;full-title&gt;PLoS One&lt;/full-title&gt;&lt;/periodical&gt;&lt;pages&gt;e0178194&lt;/pages&gt;&lt;volume&gt;12&lt;/volume&gt;&lt;number&gt;5&lt;/number&gt;&lt;keywords&gt;&lt;keyword&gt;Adult&lt;/keyword&gt;&lt;keyword&gt;*Cannabis&lt;/keyword&gt;&lt;keyword&gt;Eating&lt;/keyword&gt;&lt;keyword&gt;Female&lt;/keyword&gt;&lt;keyword&gt;Humans&lt;/keyword&gt;&lt;keyword&gt;Male&lt;/keyword&gt;&lt;keyword&gt;Marijuana Abuse/*diagnosis&lt;/keyword&gt;&lt;keyword&gt;Marijuana Smoking&lt;/keyword&gt;&lt;keyword&gt;*Psychometrics&lt;/keyword&gt;&lt;keyword&gt;Young Adult&lt;/keyword&gt;&lt;/keywords&gt;&lt;dates&gt;&lt;year&gt;2017&lt;/year&gt;&lt;/dates&gt;&lt;isbn&gt;1932-6203 (Electronic)&amp;#xD;1932-6203 (Linking)&lt;/isbn&gt;&lt;accession-num&gt;28552942&lt;/accession-num&gt;&lt;urls&gt;&lt;related-urls&gt;&lt;url&gt;https://www.ncbi.nlm.nih.gov/pubmed/28552942&lt;/url&gt;&lt;/related-urls&gt;&lt;/urls&gt;&lt;custom2&gt;PMC5446174&lt;/custom2&gt;&lt;electronic-resource-num&gt;10.1371/journal.pone.0178194&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33)</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4:05</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marijuana use</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BRFSS Marijuana Use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CDC)&lt;/Author&gt;&lt;Year&gt;2016&lt;/Year&gt;&lt;RecNum&gt;708&lt;/RecNum&gt;&lt;DisplayText&gt;(34)&lt;/DisplayText&gt;&lt;record&gt;&lt;rec-number&gt;708&lt;/rec-number&gt;&lt;foreign-keys&gt;&lt;key app="EN" db-id="x9ztsasa0e52dce09z6xxptk0d9sts9d9xrv" timestamp="1517953423"&gt;708&lt;/key&gt;&lt;/foreign-keys&gt;&lt;ref-type name="Government Document"&gt;46&lt;/ref-type&gt;&lt;contributors&gt;&lt;authors&gt;&lt;author&gt;Centers for Disease Control and Prevention (CDC)&lt;/author&gt;&lt;/authors&gt;&lt;secondary-authors&gt;&lt;author&gt;U.S. Department of Health and Human Services&lt;/author&gt;&lt;/secondary-authors&gt;&lt;/contributors&gt;&lt;titles&gt;&lt;title&gt;Behavioral Risk Factor Surveillance System Survey Questionnaire&lt;/title&gt;&lt;/titles&gt;&lt;pages&gt;51&lt;/pages&gt;&lt;section&gt;Module 10: Marijuana Use&lt;/section&gt;&lt;dates&gt;&lt;year&gt;2016&lt;/year&gt;&lt;/dates&gt;&lt;pub-location&gt;Atlanta, Georgia&lt;/pub-location&gt;&lt;urls&gt;&lt;/urls&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34)</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lt;1: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marijuana use</w:t>
            </w: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2-Month Study Questionnaire [study specific]</w:t>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4:00</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end of intervention questionnaire</w:t>
            </w: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BFBFBF"/>
          </w:tcPr>
          <w:p w:rsidR="00F7305D" w:rsidRPr="00FA57D6" w:rsidRDefault="00F7305D" w:rsidP="00F7305D">
            <w:pPr>
              <w:rPr>
                <w:rFonts w:ascii="Arial Narrow" w:eastAsia="Calibri" w:hAnsi="Arial Narrow"/>
                <w:b/>
                <w:sz w:val="17"/>
                <w:szCs w:val="17"/>
              </w:rPr>
            </w:pPr>
            <w:r w:rsidRPr="00FA57D6">
              <w:rPr>
                <w:rFonts w:ascii="Arial Narrow" w:eastAsia="Calibri" w:hAnsi="Arial Narrow"/>
                <w:b/>
                <w:sz w:val="17"/>
                <w:szCs w:val="17"/>
              </w:rPr>
              <w:t>Environmental</w:t>
            </w:r>
          </w:p>
        </w:tc>
        <w:tc>
          <w:tcPr>
            <w:tcW w:w="1170" w:type="dxa"/>
            <w:shd w:val="clear" w:color="auto" w:fill="BFBFBF"/>
          </w:tcPr>
          <w:p w:rsidR="00F7305D" w:rsidRPr="00FA57D6" w:rsidRDefault="00F7305D" w:rsidP="00F7305D">
            <w:pPr>
              <w:rPr>
                <w:rFonts w:ascii="Arial Narrow" w:eastAsia="Calibri" w:hAnsi="Arial Narrow"/>
                <w:sz w:val="17"/>
                <w:szCs w:val="17"/>
              </w:rPr>
            </w:pPr>
          </w:p>
        </w:tc>
        <w:tc>
          <w:tcPr>
            <w:tcW w:w="315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i/>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c>
          <w:tcPr>
            <w:tcW w:w="540" w:type="dxa"/>
            <w:shd w:val="clear" w:color="auto" w:fill="BFBFBF"/>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NEWS-A </w:t>
            </w:r>
            <w:r w:rsidRPr="00FA57D6">
              <w:rPr>
                <w:rFonts w:ascii="Arial Narrow" w:eastAsia="Calibri" w:hAnsi="Arial Narrow"/>
                <w:sz w:val="17"/>
                <w:szCs w:val="17"/>
              </w:rPr>
              <w:fldChar w:fldCharType="begin">
                <w:fldData xml:space="preserve">PEVuZE5vdGU+PENpdGU+PEF1dGhvcj5DZXJpbjwvQXV0aG9yPjxZZWFyPjIwMDk8L1llYXI+PFJl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</w:fldData>
              </w:fldChar>
            </w:r>
            <w:r>
              <w:rPr>
                <w:rFonts w:ascii="Arial Narrow" w:eastAsia="Calibri" w:hAnsi="Arial Narrow"/>
                <w:sz w:val="17"/>
                <w:szCs w:val="17"/>
              </w:rPr>
              <w:instrText xml:space="preserve"> ADDIN EN.CITE </w:instrText>
            </w:r>
            <w:r>
              <w:rPr>
                <w:rFonts w:ascii="Arial Narrow" w:eastAsia="Calibri" w:hAnsi="Arial Narrow"/>
                <w:sz w:val="17"/>
                <w:szCs w:val="17"/>
              </w:rPr>
              <w:fldChar w:fldCharType="begin">
                <w:fldData xml:space="preserve">PEVuZE5vdGU+PENpdGU+PEF1dGhvcj5DZXJpbjwvQXV0aG9yPjxZZWFyPjIwMDk8L1llYXI+PFJl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</w:fldData>
              </w:fldChar>
            </w:r>
            <w:r>
              <w:rPr>
                <w:rFonts w:ascii="Arial Narrow" w:eastAsia="Calibri" w:hAnsi="Arial Narrow"/>
                <w:sz w:val="17"/>
                <w:szCs w:val="17"/>
              </w:rPr>
              <w:instrText xml:space="preserve"> ADDIN EN.CITE.DATA </w:instrText>
            </w:r>
            <w:r>
              <w:rPr>
                <w:rFonts w:ascii="Arial Narrow" w:eastAsia="Calibri" w:hAnsi="Arial Narrow"/>
                <w:sz w:val="17"/>
                <w:szCs w:val="17"/>
              </w:rPr>
            </w:r>
            <w:r>
              <w:rPr>
                <w:rFonts w:ascii="Arial Narrow" w:eastAsia="Calibri" w:hAnsi="Arial Narrow"/>
                <w:sz w:val="17"/>
                <w:szCs w:val="17"/>
              </w:rPr>
              <w:fldChar w:fldCharType="end"/>
            </w:r>
            <w:r w:rsidRPr="00FA57D6">
              <w:rPr>
                <w:rFonts w:ascii="Arial Narrow" w:eastAsia="Calibri" w:hAnsi="Arial Narrow"/>
                <w:sz w:val="17"/>
                <w:szCs w:val="17"/>
              </w:rPr>
            </w:r>
            <w:r w:rsidRPr="00FA57D6">
              <w:rPr>
                <w:rFonts w:ascii="Arial Narrow" w:eastAsia="Calibri" w:hAnsi="Arial Narrow"/>
                <w:sz w:val="17"/>
                <w:szCs w:val="17"/>
              </w:rPr>
              <w:fldChar w:fldCharType="separate"/>
            </w:r>
            <w:r>
              <w:rPr>
                <w:rFonts w:ascii="Arial Narrow" w:eastAsia="Calibri" w:hAnsi="Arial Narrow"/>
                <w:noProof/>
                <w:sz w:val="17"/>
                <w:szCs w:val="17"/>
              </w:rPr>
              <w:t>(35, 36)</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04:38</w:t>
            </w:r>
          </w:p>
        </w:tc>
        <w:tc>
          <w:tcPr>
            <w:tcW w:w="315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neighborhood walkability</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c>
          <w:tcPr>
            <w:tcW w:w="540" w:type="dxa"/>
            <w:shd w:val="clear" w:color="auto" w:fill="auto"/>
          </w:tcPr>
          <w:p w:rsidR="00F7305D" w:rsidRPr="00FA57D6" w:rsidRDefault="00F7305D" w:rsidP="00F7305D">
            <w:pPr>
              <w:rPr>
                <w:rFonts w:ascii="Arial Narrow" w:eastAsia="Calibri" w:hAnsi="Arial Narrow"/>
                <w:sz w:val="17"/>
                <w:szCs w:val="17"/>
              </w:rPr>
            </w:pP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Social Support for Healthy Behaviors </w:t>
            </w:r>
            <w:r w:rsidRPr="00FA57D6">
              <w:rPr>
                <w:rFonts w:ascii="Arial Narrow" w:eastAsia="Calibri" w:hAnsi="Arial Narrow"/>
                <w:sz w:val="17"/>
                <w:szCs w:val="17"/>
              </w:rPr>
              <w:fldChar w:fldCharType="begin"/>
            </w:r>
            <w:r>
              <w:rPr>
                <w:rFonts w:ascii="Arial Narrow" w:eastAsia="Calibri" w:hAnsi="Arial Narrow"/>
                <w:sz w:val="17"/>
                <w:szCs w:val="17"/>
              </w:rPr>
              <w:instrText xml:space="preserve"> ADDIN EN.CITE &lt;EndNote&gt;&lt;Cite&gt;&lt;Author&gt;Kiernan&lt;/Author&gt;&lt;Year&gt;2012&lt;/Year&gt;&lt;RecNum&gt;759&lt;/RecNum&gt;&lt;DisplayText&gt;(37)&lt;/DisplayText&gt;&lt;record&gt;&lt;rec-number&gt;759&lt;/rec-number&gt;&lt;foreign-keys&gt;&lt;key app="EN" db-id="x9ztsasa0e52dce09z6xxptk0d9sts9d9xrv" timestamp="1519947779"&gt;759&lt;/key&gt;&lt;/foreign-keys&gt;&lt;ref-type name="Journal Article"&gt;17&lt;/ref-type&gt;&lt;contributors&gt;&lt;authors&gt;&lt;author&gt;Kiernan, M.&lt;/author&gt;&lt;author&gt;Moore, S. D.&lt;/author&gt;&lt;author&gt;Schoffman, D. E.&lt;/author&gt;&lt;author&gt;Lee, K.&lt;/author&gt;&lt;author&gt;King, A. C.&lt;/author&gt;&lt;author&gt;Taylor, C. B.&lt;/author&gt;&lt;author&gt;Kiernan, N. E.&lt;/author&gt;&lt;author&gt;Perri, M. G.&lt;/author&gt;&lt;/authors&gt;&lt;/contributors&gt;&lt;auth-address&gt;Stanford Prevention Research Center, Department of Medicine, Stanford University School of Medicine, Stanford, California, USA. mkiernan@stanford.edu&lt;/auth-address&gt;&lt;titles&gt;&lt;title&gt;Social support for healthy behaviors: scale psychometrics and prediction of weight loss among women in a behavioral program&lt;/title&gt;&lt;secondary-title&gt;Obesity (Silver Spring)&lt;/secondary-title&gt;&lt;/titles&gt;&lt;periodical&gt;&lt;full-title&gt;Obesity (Silver Spring)&lt;/full-title&gt;&lt;abbr-1&gt;Obesity&lt;/abbr-1&gt;&lt;/periodical&gt;&lt;pages&gt;756-64&lt;/pages&gt;&lt;volume&gt;20&lt;/volume&gt;&lt;number&gt;4&lt;/number&gt;&lt;keywords&gt;&lt;keyword&gt;Adult&lt;/keyword&gt;&lt;keyword&gt;Aged&lt;/keyword&gt;&lt;keyword&gt;Female&lt;/keyword&gt;&lt;keyword&gt;Friends/psychology&lt;/keyword&gt;&lt;keyword&gt;*Health Behavior&lt;/keyword&gt;&lt;keyword&gt;Humans&lt;/keyword&gt;&lt;keyword&gt;Middle Aged&lt;/keyword&gt;&lt;keyword&gt;Motivation&lt;/keyword&gt;&lt;keyword&gt;Obesity/*psychology/therapy&lt;/keyword&gt;&lt;keyword&gt;Psychometrics&lt;/keyword&gt;&lt;keyword&gt;*Social Support&lt;/keyword&gt;&lt;keyword&gt;Surveys and Questionnaires&lt;/keyword&gt;&lt;keyword&gt;*Weight Loss&lt;/keyword&gt;&lt;keyword&gt;Weight Reduction Programs/*methods&lt;/keyword&gt;&lt;keyword&gt;Young Adult&lt;/keyword&gt;&lt;/keywords&gt;&lt;dates&gt;&lt;year&gt;2012&lt;/year&gt;&lt;pub-dates&gt;&lt;date&gt;Apr&lt;/date&gt;&lt;/pub-dates&gt;&lt;/dates&gt;&lt;isbn&gt;1930-739X (Electronic)&amp;#xD;1930-7381 (Linking)&lt;/isbn&gt;&lt;accession-num&gt;21996661&lt;/accession-num&gt;&lt;urls&gt;&lt;related-urls&gt;&lt;url&gt;https://www.ncbi.nlm.nih.gov/pubmed/21996661&lt;/url&gt;&lt;/related-urls&gt;&lt;/urls&gt;&lt;custom2&gt;PMC4718570&lt;/custom2&gt;&lt;electronic-resource-num&gt;10.1038/oby.2011.293&lt;/electronic-resource-num&gt;&lt;/record&gt;&lt;/Cite&gt;&lt;/EndNote&gt;</w:instrText>
            </w:r>
            <w:r w:rsidRPr="00FA57D6">
              <w:rPr>
                <w:rFonts w:ascii="Arial Narrow" w:eastAsia="Calibri" w:hAnsi="Arial Narrow"/>
                <w:sz w:val="17"/>
                <w:szCs w:val="17"/>
              </w:rPr>
              <w:fldChar w:fldCharType="separate"/>
            </w:r>
            <w:r>
              <w:rPr>
                <w:rFonts w:ascii="Arial Narrow" w:eastAsia="Calibri" w:hAnsi="Arial Narrow"/>
                <w:noProof/>
                <w:sz w:val="17"/>
                <w:szCs w:val="17"/>
              </w:rPr>
              <w:t>(37)</w:t>
            </w:r>
            <w:r w:rsidRPr="00FA57D6">
              <w:rPr>
                <w:rFonts w:ascii="Arial Narrow" w:eastAsia="Calibri" w:hAnsi="Arial Narrow"/>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3:30</w:t>
            </w:r>
          </w:p>
        </w:tc>
        <w:tc>
          <w:tcPr>
            <w:tcW w:w="3150" w:type="dxa"/>
            <w:shd w:val="clear" w:color="auto" w:fill="auto"/>
          </w:tcPr>
          <w:p w:rsidR="00F7305D" w:rsidRPr="00FA57D6" w:rsidRDefault="00F7305D" w:rsidP="00F7305D">
            <w:pPr>
              <w:rPr>
                <w:rFonts w:ascii="Arial Narrow" w:eastAsia="Calibri" w:hAnsi="Arial Narrow" w:cs="Arial"/>
                <w:sz w:val="17"/>
                <w:szCs w:val="17"/>
              </w:rPr>
            </w:pPr>
            <w:r w:rsidRPr="00FA57D6">
              <w:rPr>
                <w:rFonts w:ascii="Arial Narrow" w:hAnsi="Arial Narrow" w:cs="Arial"/>
                <w:sz w:val="17"/>
                <w:szCs w:val="17"/>
              </w:rPr>
              <w:t xml:space="preserve">perceived social support for healthy eating and PA </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8028" w:type="dxa"/>
            <w:gridSpan w:val="3"/>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b/>
                <w:sz w:val="17"/>
                <w:szCs w:val="17"/>
              </w:rPr>
              <w:t>Estimated Time all Outcome Questionnaires at each Time Point (hr:min)</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15</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05</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05</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21</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07</w:t>
            </w:r>
          </w:p>
        </w:tc>
      </w:tr>
      <w:tr w:rsidR="00F7305D" w:rsidRPr="00FA57D6" w:rsidTr="00F7305D">
        <w:trPr>
          <w:trHeight w:val="211"/>
        </w:trPr>
        <w:tc>
          <w:tcPr>
            <w:tcW w:w="10728" w:type="dxa"/>
            <w:gridSpan w:val="8"/>
            <w:shd w:val="clear" w:color="auto" w:fill="BFBFBF"/>
          </w:tcPr>
          <w:p w:rsidR="00F7305D" w:rsidRPr="00FA57D6" w:rsidRDefault="00F7305D" w:rsidP="00F7305D">
            <w:pPr>
              <w:rPr>
                <w:rFonts w:ascii="Arial Narrow" w:eastAsia="Calibri" w:hAnsi="Arial Narrow"/>
                <w:sz w:val="17"/>
                <w:szCs w:val="17"/>
              </w:rPr>
            </w:pPr>
            <w:r w:rsidRPr="00FA57D6">
              <w:rPr>
                <w:rFonts w:ascii="Arial Narrow" w:eastAsia="Calibri" w:hAnsi="Arial Narrow"/>
                <w:b/>
                <w:sz w:val="17"/>
                <w:szCs w:val="17"/>
              </w:rPr>
              <w:t>Task Based Measures of Executive Function (to be included within Psychosocial Domain)</w:t>
            </w:r>
          </w:p>
        </w:tc>
      </w:tr>
      <w:tr w:rsidR="00F7305D" w:rsidRPr="00FA57D6" w:rsidTr="00F7305D">
        <w:trPr>
          <w:trHeight w:val="211"/>
        </w:trPr>
        <w:tc>
          <w:tcPr>
            <w:tcW w:w="3708"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 xml:space="preserve">Computerized task based assessment </w:t>
            </w:r>
          </w:p>
        </w:tc>
        <w:tc>
          <w:tcPr>
            <w:tcW w:w="117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20:00</w:t>
            </w:r>
          </w:p>
        </w:tc>
        <w:tc>
          <w:tcPr>
            <w:tcW w:w="315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working memory</w:t>
            </w:r>
            <w:r w:rsidRPr="00FA57D6">
              <w:rPr>
                <w:rFonts w:ascii="Arial Narrow" w:eastAsia="Calibri" w:hAnsi="Arial Narrow"/>
                <w:color w:val="FF0000"/>
                <w:sz w:val="17"/>
                <w:szCs w:val="17"/>
              </w:rPr>
              <w:t xml:space="preserve"> </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Computerized task based assessment</w:t>
            </w:r>
          </w:p>
        </w:tc>
        <w:tc>
          <w:tcPr>
            <w:tcW w:w="117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20:00</w:t>
            </w:r>
          </w:p>
        </w:tc>
        <w:tc>
          <w:tcPr>
            <w:tcW w:w="315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shifting</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Computerized task based assessment</w:t>
            </w:r>
          </w:p>
        </w:tc>
        <w:tc>
          <w:tcPr>
            <w:tcW w:w="117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20:00</w:t>
            </w:r>
          </w:p>
        </w:tc>
        <w:tc>
          <w:tcPr>
            <w:tcW w:w="315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inhibition</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FFFFFF"/>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Computerized task based assessment</w:t>
            </w:r>
          </w:p>
        </w:tc>
        <w:tc>
          <w:tcPr>
            <w:tcW w:w="117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2:00</w:t>
            </w:r>
          </w:p>
        </w:tc>
        <w:tc>
          <w:tcPr>
            <w:tcW w:w="3150" w:type="dxa"/>
            <w:shd w:val="clear" w:color="auto" w:fill="auto"/>
          </w:tcPr>
          <w:p w:rsidR="00F7305D" w:rsidRPr="00FA57D6" w:rsidRDefault="00F7305D" w:rsidP="00F7305D">
            <w:pPr>
              <w:rPr>
                <w:rFonts w:ascii="Arial Narrow" w:eastAsia="Calibri" w:hAnsi="Arial Narrow"/>
                <w:color w:val="FF0000"/>
                <w:sz w:val="17"/>
                <w:szCs w:val="17"/>
              </w:rPr>
            </w:pPr>
            <w:r w:rsidRPr="00FA57D6">
              <w:rPr>
                <w:rFonts w:ascii="Arial Narrow" w:eastAsia="Calibri" w:hAnsi="Arial Narrow"/>
                <w:sz w:val="17"/>
                <w:szCs w:val="17"/>
              </w:rPr>
              <w:t>delay discounting</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i/>
                <w:sz w:val="17"/>
                <w:szCs w:val="17"/>
              </w:rPr>
            </w:pPr>
            <w:r w:rsidRPr="00FA57D6">
              <w:rPr>
                <w:rFonts w:ascii="Arial Narrow" w:eastAsia="Calibri" w:hAnsi="Arial Narrow"/>
                <w:i/>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c>
          <w:tcPr>
            <w:tcW w:w="540" w:type="dxa"/>
            <w:shd w:val="clear" w:color="auto" w:fill="auto"/>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x</w:t>
            </w:r>
          </w:p>
        </w:tc>
      </w:tr>
      <w:tr w:rsidR="00F7305D" w:rsidRPr="00FA57D6" w:rsidTr="00F7305D">
        <w:trPr>
          <w:trHeight w:val="233"/>
        </w:trPr>
        <w:tc>
          <w:tcPr>
            <w:tcW w:w="3708" w:type="dxa"/>
            <w:shd w:val="clear" w:color="auto" w:fill="auto"/>
          </w:tcPr>
          <w:p w:rsidR="00F7305D" w:rsidRPr="00FA57D6" w:rsidRDefault="00F7305D" w:rsidP="00F7305D">
            <w:pPr>
              <w:rPr>
                <w:rFonts w:ascii="Arial Narrow" w:eastAsia="Calibri" w:hAnsi="Arial Narrow" w:cs="Arial"/>
                <w:sz w:val="17"/>
                <w:szCs w:val="17"/>
              </w:rPr>
            </w:pPr>
            <w:r w:rsidRPr="00FA57D6">
              <w:rPr>
                <w:rFonts w:ascii="Arial Narrow" w:hAnsi="Arial Narrow" w:cs="Arial"/>
                <w:sz w:val="17"/>
                <w:szCs w:val="17"/>
              </w:rPr>
              <w:t>UPPS+P scale</w:t>
            </w:r>
            <w:r w:rsidRPr="00FA57D6">
              <w:rPr>
                <w:rFonts w:ascii="Arial Narrow" w:hAnsi="Arial Narrow" w:cs="Arial"/>
                <w:sz w:val="17"/>
                <w:szCs w:val="17"/>
              </w:rPr>
              <w:fldChar w:fldCharType="begin">
                <w:fldData xml:space="preserve">PEVuZE5vdGU+PENpdGU+PEF1dGhvcj5DeWRlcnM8L0F1dGhvcj48WWVhcj4yMDA3PC9ZZWFyPjxS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</w:fldData>
              </w:fldChar>
            </w:r>
            <w:r>
              <w:rPr>
                <w:rFonts w:ascii="Arial Narrow" w:hAnsi="Arial Narrow" w:cs="Arial"/>
                <w:sz w:val="17"/>
                <w:szCs w:val="17"/>
              </w:rPr>
              <w:instrText xml:space="preserve"> ADDIN EN.CITE </w:instrText>
            </w:r>
            <w:r>
              <w:rPr>
                <w:rFonts w:ascii="Arial Narrow" w:hAnsi="Arial Narrow" w:cs="Arial"/>
                <w:sz w:val="17"/>
                <w:szCs w:val="17"/>
              </w:rPr>
              <w:fldChar w:fldCharType="begin">
                <w:fldData xml:space="preserve">PEVuZE5vdGU+PENpdGU+PEF1dGhvcj5DeWRlcnM8L0F1dGhvcj48WWVhcj4yMDA3PC9ZZWFyPjxS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</w:fldData>
              </w:fldChar>
            </w:r>
            <w:r>
              <w:rPr>
                <w:rFonts w:ascii="Arial Narrow" w:hAnsi="Arial Narrow" w:cs="Arial"/>
                <w:sz w:val="17"/>
                <w:szCs w:val="17"/>
              </w:rPr>
              <w:instrText xml:space="preserve"> ADDIN EN.CITE.DATA </w:instrText>
            </w:r>
            <w:r>
              <w:rPr>
                <w:rFonts w:ascii="Arial Narrow" w:hAnsi="Arial Narrow" w:cs="Arial"/>
                <w:sz w:val="17"/>
                <w:szCs w:val="17"/>
              </w:rPr>
            </w:r>
            <w:r>
              <w:rPr>
                <w:rFonts w:ascii="Arial Narrow" w:hAnsi="Arial Narrow" w:cs="Arial"/>
                <w:sz w:val="17"/>
                <w:szCs w:val="17"/>
              </w:rPr>
              <w:fldChar w:fldCharType="end"/>
            </w:r>
            <w:r w:rsidRPr="00FA57D6">
              <w:rPr>
                <w:rFonts w:ascii="Arial Narrow" w:hAnsi="Arial Narrow" w:cs="Arial"/>
                <w:sz w:val="17"/>
                <w:szCs w:val="17"/>
              </w:rPr>
            </w:r>
            <w:r w:rsidRPr="00FA57D6">
              <w:rPr>
                <w:rFonts w:ascii="Arial Narrow" w:hAnsi="Arial Narrow" w:cs="Arial"/>
                <w:sz w:val="17"/>
                <w:szCs w:val="17"/>
              </w:rPr>
              <w:fldChar w:fldCharType="separate"/>
            </w:r>
            <w:r>
              <w:rPr>
                <w:rFonts w:ascii="Arial Narrow" w:hAnsi="Arial Narrow" w:cs="Arial"/>
                <w:noProof/>
                <w:sz w:val="17"/>
                <w:szCs w:val="17"/>
              </w:rPr>
              <w:t>(38)</w:t>
            </w:r>
            <w:r w:rsidRPr="00FA57D6">
              <w:rPr>
                <w:rFonts w:ascii="Arial Narrow" w:hAnsi="Arial Narrow" w:cs="Arial"/>
                <w:sz w:val="17"/>
                <w:szCs w:val="17"/>
              </w:rPr>
              <w:fldChar w:fldCharType="end"/>
            </w:r>
          </w:p>
        </w:tc>
        <w:tc>
          <w:tcPr>
            <w:tcW w:w="1170" w:type="dxa"/>
            <w:shd w:val="clear" w:color="auto" w:fill="auto"/>
          </w:tcPr>
          <w:p w:rsidR="00F7305D" w:rsidRPr="00FA57D6" w:rsidRDefault="00F7305D" w:rsidP="00F7305D">
            <w:pPr>
              <w:rPr>
                <w:rFonts w:ascii="Arial Narrow" w:eastAsia="Calibri" w:hAnsi="Arial Narrow" w:cs="Arial"/>
                <w:sz w:val="17"/>
                <w:szCs w:val="17"/>
              </w:rPr>
            </w:pPr>
            <w:r w:rsidRPr="00FA57D6">
              <w:rPr>
                <w:rFonts w:ascii="Arial Narrow" w:eastAsia="Calibri" w:hAnsi="Arial Narrow" w:cs="Arial"/>
                <w:sz w:val="17"/>
                <w:szCs w:val="17"/>
              </w:rPr>
              <w:t>~2:00</w:t>
            </w:r>
          </w:p>
        </w:tc>
        <w:tc>
          <w:tcPr>
            <w:tcW w:w="3150" w:type="dxa"/>
            <w:shd w:val="clear" w:color="auto" w:fill="auto"/>
          </w:tcPr>
          <w:p w:rsidR="00F7305D" w:rsidRPr="00FA57D6" w:rsidRDefault="00F7305D" w:rsidP="00F7305D">
            <w:pPr>
              <w:rPr>
                <w:rFonts w:ascii="Arial Narrow" w:eastAsia="Calibri" w:hAnsi="Arial Narrow" w:cs="Arial"/>
                <w:sz w:val="17"/>
                <w:szCs w:val="17"/>
              </w:rPr>
            </w:pPr>
            <w:r w:rsidRPr="00FA57D6">
              <w:rPr>
                <w:rFonts w:ascii="Arial Narrow" w:eastAsia="Calibri" w:hAnsi="Arial Narrow" w:cs="Arial"/>
                <w:sz w:val="17"/>
                <w:szCs w:val="17"/>
              </w:rPr>
              <w:t>impulsivity</w:t>
            </w:r>
          </w:p>
        </w:tc>
        <w:tc>
          <w:tcPr>
            <w:tcW w:w="540" w:type="dxa"/>
            <w:shd w:val="clear" w:color="auto" w:fill="auto"/>
          </w:tcPr>
          <w:p w:rsidR="00F7305D" w:rsidRPr="00FA57D6" w:rsidRDefault="00F7305D" w:rsidP="00F7305D">
            <w:pPr>
              <w:rPr>
                <w:rFonts w:ascii="Arial Narrow" w:eastAsia="Calibri" w:hAnsi="Arial Narrow" w:cs="Arial"/>
                <w:sz w:val="17"/>
                <w:szCs w:val="17"/>
              </w:rPr>
            </w:pPr>
            <w:r w:rsidRPr="00FA57D6">
              <w:rPr>
                <w:rFonts w:ascii="Arial Narrow" w:eastAsia="Calibri" w:hAnsi="Arial Narrow" w:cs="Arial"/>
                <w:sz w:val="17"/>
                <w:szCs w:val="17"/>
              </w:rPr>
              <w:t>x</w:t>
            </w:r>
          </w:p>
        </w:tc>
        <w:tc>
          <w:tcPr>
            <w:tcW w:w="540" w:type="dxa"/>
            <w:shd w:val="clear" w:color="auto" w:fill="auto"/>
          </w:tcPr>
          <w:p w:rsidR="00F7305D" w:rsidRPr="00FA57D6" w:rsidRDefault="00F7305D" w:rsidP="00F7305D">
            <w:pPr>
              <w:rPr>
                <w:rFonts w:ascii="Arial Narrow" w:eastAsia="Calibri" w:hAnsi="Arial Narrow" w:cs="Arial"/>
                <w:i/>
                <w:sz w:val="17"/>
                <w:szCs w:val="17"/>
              </w:rPr>
            </w:pPr>
          </w:p>
        </w:tc>
        <w:tc>
          <w:tcPr>
            <w:tcW w:w="540" w:type="dxa"/>
            <w:shd w:val="clear" w:color="auto" w:fill="auto"/>
          </w:tcPr>
          <w:p w:rsidR="00F7305D" w:rsidRPr="00FA57D6" w:rsidRDefault="00F7305D" w:rsidP="00F7305D">
            <w:pPr>
              <w:rPr>
                <w:rFonts w:ascii="Arial Narrow" w:eastAsia="Calibri" w:hAnsi="Arial Narrow" w:cs="Arial"/>
                <w:sz w:val="17"/>
                <w:szCs w:val="17"/>
              </w:rPr>
            </w:pPr>
          </w:p>
        </w:tc>
        <w:tc>
          <w:tcPr>
            <w:tcW w:w="540" w:type="dxa"/>
            <w:shd w:val="clear" w:color="auto" w:fill="auto"/>
          </w:tcPr>
          <w:p w:rsidR="00F7305D" w:rsidRPr="00FA57D6" w:rsidRDefault="00F7305D" w:rsidP="00F7305D">
            <w:pPr>
              <w:rPr>
                <w:rFonts w:ascii="Arial Narrow" w:eastAsia="Calibri" w:hAnsi="Arial Narrow" w:cs="Arial"/>
                <w:sz w:val="17"/>
                <w:szCs w:val="17"/>
              </w:rPr>
            </w:pPr>
          </w:p>
        </w:tc>
        <w:tc>
          <w:tcPr>
            <w:tcW w:w="540" w:type="dxa"/>
            <w:shd w:val="clear" w:color="auto" w:fill="auto"/>
          </w:tcPr>
          <w:p w:rsidR="00F7305D" w:rsidRPr="00FA57D6" w:rsidRDefault="00F7305D" w:rsidP="00F7305D">
            <w:pPr>
              <w:rPr>
                <w:rFonts w:ascii="Arial Narrow" w:eastAsia="Calibri" w:hAnsi="Arial Narrow" w:cs="Arial"/>
                <w:sz w:val="17"/>
                <w:szCs w:val="17"/>
              </w:rPr>
            </w:pPr>
          </w:p>
        </w:tc>
      </w:tr>
      <w:tr w:rsidR="00F7305D" w:rsidRPr="00FA57D6" w:rsidTr="009B4AE6">
        <w:trPr>
          <w:trHeight w:val="290"/>
        </w:trPr>
        <w:tc>
          <w:tcPr>
            <w:tcW w:w="8028" w:type="dxa"/>
            <w:gridSpan w:val="3"/>
            <w:shd w:val="clear" w:color="auto" w:fill="000000"/>
          </w:tcPr>
          <w:p w:rsidR="00F7305D" w:rsidRPr="00FA57D6" w:rsidRDefault="00F7305D" w:rsidP="00F7305D">
            <w:pPr>
              <w:rPr>
                <w:rFonts w:ascii="Arial Narrow" w:eastAsia="Calibri" w:hAnsi="Arial Narrow"/>
                <w:b/>
                <w:color w:val="FF0000"/>
                <w:sz w:val="17"/>
                <w:szCs w:val="17"/>
              </w:rPr>
            </w:pPr>
            <w:r w:rsidRPr="00FA57D6">
              <w:rPr>
                <w:rFonts w:ascii="Arial Narrow" w:eastAsia="Calibri" w:hAnsi="Arial Narrow"/>
                <w:b/>
                <w:sz w:val="17"/>
                <w:szCs w:val="17"/>
              </w:rPr>
              <w:t>Estimated Time for all Executive Function Measures at each Time Point (hr:min)</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00</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00</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00</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00</w:t>
            </w:r>
          </w:p>
        </w:tc>
        <w:tc>
          <w:tcPr>
            <w:tcW w:w="540" w:type="dxa"/>
            <w:shd w:val="clear" w:color="auto" w:fill="000000"/>
          </w:tcPr>
          <w:p w:rsidR="00F7305D" w:rsidRPr="00FA57D6" w:rsidRDefault="00F7305D" w:rsidP="00F7305D">
            <w:pPr>
              <w:rPr>
                <w:rFonts w:ascii="Arial Narrow" w:eastAsia="Calibri" w:hAnsi="Arial Narrow"/>
                <w:sz w:val="17"/>
                <w:szCs w:val="17"/>
              </w:rPr>
            </w:pPr>
            <w:r w:rsidRPr="00FA57D6">
              <w:rPr>
                <w:rFonts w:ascii="Arial Narrow" w:eastAsia="Calibri" w:hAnsi="Arial Narrow"/>
                <w:sz w:val="17"/>
                <w:szCs w:val="17"/>
              </w:rPr>
              <w:t>1:00</w:t>
            </w:r>
          </w:p>
        </w:tc>
      </w:tr>
    </w:tbl>
    <w:p w:rsidR="00F7305D" w:rsidRDefault="00F7305D">
      <w:r>
        <w:lastRenderedPageBreak/>
        <w:t>References</w:t>
      </w:r>
    </w:p>
    <w:p w:rsidR="00F7305D" w:rsidRDefault="00F7305D"/>
    <w:p w:rsidR="00F7305D" w:rsidRPr="00F7305D" w:rsidRDefault="00F7305D" w:rsidP="00F7305D">
      <w:pPr>
        <w:pStyle w:val="EndNoteBibliography"/>
        <w:framePr w:hSpace="0" w:wrap="auto" w:vAnchor="margin" w:hAnchor="text" w:xAlign="left" w:yAlign="inline"/>
      </w:pPr>
      <w:r>
        <w:fldChar w:fldCharType="begin"/>
      </w:r>
      <w:r>
        <w:instrText xml:space="preserve"> ADDIN EN.REFLIST </w:instrText>
      </w:r>
      <w:r>
        <w:fldChar w:fldCharType="separate"/>
      </w:r>
      <w:r w:rsidRPr="00F7305D">
        <w:t>1.</w:t>
      </w:r>
      <w:r w:rsidRPr="00F7305D">
        <w:tab/>
        <w:t>Mano H, Oliver RL. Assessing the Dimensionality and Structure of the Consumption Experience - Evaluation, Feeling, and Satisfaction. J Consum Res. 1993;20(3):451-66. doi: Doi 10.1086/209361. PubMed PMID: WOS:A1993MM42600008.</w:t>
      </w:r>
    </w:p>
    <w:p w:rsidR="00F7305D" w:rsidRPr="00F7305D" w:rsidRDefault="00F7305D" w:rsidP="00F7305D">
      <w:pPr>
        <w:pStyle w:val="EndNoteBibliography"/>
        <w:framePr w:hSpace="0" w:wrap="auto" w:vAnchor="margin" w:hAnchor="text" w:xAlign="left" w:yAlign="inline"/>
      </w:pPr>
      <w:r w:rsidRPr="00F7305D">
        <w:t>2.</w:t>
      </w:r>
      <w:r w:rsidRPr="00F7305D">
        <w:tab/>
        <w:t>Watson D, Clark LA, Tellegen A. Development and validation of brief measures of positive and negative affect: the PANAS scales. J Pers Soc Psychol. 1988;54(6):1063-70. PubMed PMID: 3397865.</w:t>
      </w:r>
    </w:p>
    <w:p w:rsidR="00F7305D" w:rsidRPr="00F7305D" w:rsidRDefault="00F7305D" w:rsidP="00F7305D">
      <w:pPr>
        <w:pStyle w:val="EndNoteBibliography"/>
        <w:framePr w:hSpace="0" w:wrap="auto" w:vAnchor="margin" w:hAnchor="text" w:xAlign="left" w:yAlign="inline"/>
      </w:pPr>
      <w:r w:rsidRPr="00F7305D">
        <w:t>3.</w:t>
      </w:r>
      <w:r w:rsidRPr="00F7305D">
        <w:tab/>
        <w:t>Cohen S, Kamarck T, Mermelstein R. A global measure of perceived stress. J Health Soc Behav. 1983;24(4):385-96. PubMed PMID: 6668417.</w:t>
      </w:r>
    </w:p>
    <w:p w:rsidR="00F7305D" w:rsidRPr="00F7305D" w:rsidRDefault="00F7305D" w:rsidP="00F7305D">
      <w:pPr>
        <w:pStyle w:val="EndNoteBibliography"/>
        <w:framePr w:hSpace="0" w:wrap="auto" w:vAnchor="margin" w:hAnchor="text" w:xAlign="left" w:yAlign="inline"/>
      </w:pPr>
      <w:r w:rsidRPr="00F7305D">
        <w:t>4.</w:t>
      </w:r>
      <w:r w:rsidRPr="00F7305D">
        <w:tab/>
        <w:t>Jarvela-Reijonen E, Karhunen L, Sairanen E, Rantala S, Laitinen J, Puttonen S, et al. High perceived stress is associated with unfavorable eating behavior in overweight and obese Finns of working age. Appetite. 2016;103:249-58. doi: 10.1016/j.appet.2016.04.023. PubMed PMID: WOS:000378666500031.</w:t>
      </w:r>
    </w:p>
    <w:p w:rsidR="00F7305D" w:rsidRPr="00F7305D" w:rsidRDefault="00F7305D" w:rsidP="00F7305D">
      <w:pPr>
        <w:pStyle w:val="EndNoteBibliography"/>
        <w:framePr w:hSpace="0" w:wrap="auto" w:vAnchor="margin" w:hAnchor="text" w:xAlign="left" w:yAlign="inline"/>
      </w:pPr>
      <w:r w:rsidRPr="00F7305D">
        <w:t>5.</w:t>
      </w:r>
      <w:r w:rsidRPr="00F7305D">
        <w:tab/>
        <w:t>Lee EH. Review of the psychometric evidence of the perceived stress scale. Asian Nurs Res (Korean Soc Nurs Sci). 2012;6(4):121-7. doi: 10.1016/j.anr.2012.08.004. PubMed PMID: 25031113.</w:t>
      </w:r>
    </w:p>
    <w:p w:rsidR="00F7305D" w:rsidRPr="00F7305D" w:rsidRDefault="00F7305D" w:rsidP="00F7305D">
      <w:pPr>
        <w:pStyle w:val="EndNoteBibliography"/>
        <w:framePr w:hSpace="0" w:wrap="auto" w:vAnchor="margin" w:hAnchor="text" w:xAlign="left" w:yAlign="inline"/>
      </w:pPr>
      <w:r w:rsidRPr="00F7305D">
        <w:t>6.</w:t>
      </w:r>
      <w:r w:rsidRPr="00F7305D">
        <w:tab/>
        <w:t>Boggiano MM, Wenger LE, Turan B, Tatum MM, Sylvester MD, Morgan PR, et al. Real-time sampling of reasons for hedonic food consumption: further validation of the Palatable Eating Motives Scale. Front Psychol. 2015;6:744. doi: 10.3389/fpsyg.2015.00744. PubMed PMID: 26082744; PubMed Central PMCID: PMCPMC4450168.</w:t>
      </w:r>
    </w:p>
    <w:p w:rsidR="00F7305D" w:rsidRPr="00F7305D" w:rsidRDefault="00F7305D" w:rsidP="00F7305D">
      <w:pPr>
        <w:pStyle w:val="EndNoteBibliography"/>
        <w:framePr w:hSpace="0" w:wrap="auto" w:vAnchor="margin" w:hAnchor="text" w:xAlign="left" w:yAlign="inline"/>
      </w:pPr>
      <w:r w:rsidRPr="00F7305D">
        <w:t>7.</w:t>
      </w:r>
      <w:r w:rsidRPr="00F7305D">
        <w:tab/>
        <w:t>Burgess EE, Turan B, Lokken KL, Morse A, Boggiano MM. Profiling motives behind hedonic eating. Preliminary validation of the Palatable Eating Motives Scale. Appetite. 2014;72:66-72. doi: 10.1016/j.appet.2013.09.016. PubMed PMID: 24076018.</w:t>
      </w:r>
    </w:p>
    <w:p w:rsidR="00F7305D" w:rsidRPr="00F7305D" w:rsidRDefault="00F7305D" w:rsidP="00F7305D">
      <w:pPr>
        <w:pStyle w:val="EndNoteBibliography"/>
        <w:framePr w:hSpace="0" w:wrap="auto" w:vAnchor="margin" w:hAnchor="text" w:xAlign="left" w:yAlign="inline"/>
      </w:pPr>
      <w:r w:rsidRPr="00F7305D">
        <w:t>8.</w:t>
      </w:r>
      <w:r w:rsidRPr="00F7305D">
        <w:tab/>
        <w:t>Duarte C, Pinto-Gouveia J, Ferreira C. Expanding binge eating assessment: Validity and screening value of the Binge Eating Scale in women from the general population. Eat Behav. 2015;18:41-7. Epub 2015/04/17. doi: 10.1016/j.eatbeh.2015.03.007. PubMed PMID: 25880043.</w:t>
      </w:r>
    </w:p>
    <w:p w:rsidR="00F7305D" w:rsidRPr="00F7305D" w:rsidRDefault="00F7305D" w:rsidP="00F7305D">
      <w:pPr>
        <w:pStyle w:val="EndNoteBibliography"/>
        <w:framePr w:hSpace="0" w:wrap="auto" w:vAnchor="margin" w:hAnchor="text" w:xAlign="left" w:yAlign="inline"/>
      </w:pPr>
      <w:r w:rsidRPr="00F7305D">
        <w:t>9.</w:t>
      </w:r>
      <w:r w:rsidRPr="00F7305D">
        <w:tab/>
        <w:t>Mason AE, Vainik U, Acree M, Tomiyama AJ, Dagher A, Epel ES, et al. Improving Assessment of the Spectrum of Reward-Related Eating: The RED-13. Front Psychol. 2017;8:795. doi: 10.3389/fpsyg.2017.00795. PubMed PMID: 28611698; PubMed Central PMCID: PMCPMC5447741.</w:t>
      </w:r>
    </w:p>
    <w:p w:rsidR="00F7305D" w:rsidRPr="00F7305D" w:rsidRDefault="00F7305D" w:rsidP="00F7305D">
      <w:pPr>
        <w:pStyle w:val="EndNoteBibliography"/>
        <w:framePr w:hSpace="0" w:wrap="auto" w:vAnchor="margin" w:hAnchor="text" w:xAlign="left" w:yAlign="inline"/>
      </w:pPr>
      <w:r w:rsidRPr="00F7305D">
        <w:t>10.</w:t>
      </w:r>
      <w:r w:rsidRPr="00F7305D">
        <w:tab/>
        <w:t>Cappelleri JC, Bushmakin AG, Gerber RA, Leidy NK, Sexton CC, Lowe MR, et al. Psychometric analysis of the Three-Factor Eating Questionnaire-R21: results from a large diverse sample of obese and non-obese participants. Int J Obes (Lond). 2009;33(6):611-20. Epub 2009/04/29. doi: 10.1038/ijo.2009.74. PubMed PMID: 19399021.</w:t>
      </w:r>
    </w:p>
    <w:p w:rsidR="00F7305D" w:rsidRPr="00F7305D" w:rsidRDefault="00F7305D" w:rsidP="00F7305D">
      <w:pPr>
        <w:pStyle w:val="EndNoteBibliography"/>
        <w:framePr w:hSpace="0" w:wrap="auto" w:vAnchor="margin" w:hAnchor="text" w:xAlign="left" w:yAlign="inline"/>
      </w:pPr>
      <w:r w:rsidRPr="00F7305D">
        <w:t>11.</w:t>
      </w:r>
      <w:r w:rsidRPr="00F7305D">
        <w:tab/>
        <w:t>Markland D, Tobin V. A modification of the Behavioral Regulation in Exercise Questionnaire to include an assessment of amotivation. J Sport Exercise Psy. 2004;26:191-6.</w:t>
      </w:r>
    </w:p>
    <w:p w:rsidR="00F7305D" w:rsidRPr="00F7305D" w:rsidRDefault="00F7305D" w:rsidP="00F7305D">
      <w:pPr>
        <w:pStyle w:val="EndNoteBibliography"/>
        <w:framePr w:hSpace="0" w:wrap="auto" w:vAnchor="margin" w:hAnchor="text" w:xAlign="left" w:yAlign="inline"/>
      </w:pPr>
      <w:r w:rsidRPr="00F7305D">
        <w:t>12.</w:t>
      </w:r>
      <w:r w:rsidRPr="00F7305D">
        <w:tab/>
        <w:t>Wilson PM, Rodgers WM, Loitz CC, Scime G. “It's Who I Am … Really!’ The Importance of Integrated Regulation in Exercise Contexts1. Journal of Applied Biobehavioral Research. 2006;11(2):79-104. doi: 10.1111/j.1751-9861.2006.tb00021.x.</w:t>
      </w:r>
    </w:p>
    <w:p w:rsidR="00F7305D" w:rsidRPr="00F7305D" w:rsidRDefault="00F7305D" w:rsidP="00F7305D">
      <w:pPr>
        <w:pStyle w:val="EndNoteBibliography"/>
        <w:framePr w:hSpace="0" w:wrap="auto" w:vAnchor="margin" w:hAnchor="text" w:xAlign="left" w:yAlign="inline"/>
      </w:pPr>
      <w:r w:rsidRPr="00F7305D">
        <w:t>13.</w:t>
      </w:r>
      <w:r w:rsidRPr="00F7305D">
        <w:tab/>
        <w:t>Duckworth AL, Quinn PD. Development and validation of the short grit scale (grit-s). J Pers Assess. 2009;91(2):166-74. doi: 10.1080/00223890802634290. PubMed PMID: 19205937.</w:t>
      </w:r>
    </w:p>
    <w:p w:rsidR="00F7305D" w:rsidRPr="00F7305D" w:rsidRDefault="00F7305D" w:rsidP="00F7305D">
      <w:pPr>
        <w:pStyle w:val="EndNoteBibliography"/>
        <w:framePr w:hSpace="0" w:wrap="auto" w:vAnchor="margin" w:hAnchor="text" w:xAlign="left" w:yAlign="inline"/>
      </w:pPr>
      <w:r w:rsidRPr="00F7305D">
        <w:t>14.</w:t>
      </w:r>
      <w:r w:rsidRPr="00F7305D">
        <w:tab/>
        <w:t>Levesque CS, Williams GC, Elliot D, Pickering MA, Bodenhamer B, Finley PJ. Validating the theoretical structure of the Treatment Self-Regulation Questionnaire (TSRQ) across three different health behaviors. Health Education Research. 2007;22(5):691-702. doi: 10.1093/her/cyl148. PubMed PMID: WOS:000250009000009.</w:t>
      </w:r>
    </w:p>
    <w:p w:rsidR="00F7305D" w:rsidRPr="00F7305D" w:rsidRDefault="00F7305D" w:rsidP="00F7305D">
      <w:pPr>
        <w:pStyle w:val="EndNoteBibliography"/>
        <w:framePr w:hSpace="0" w:wrap="auto" w:vAnchor="margin" w:hAnchor="text" w:xAlign="left" w:yAlign="inline"/>
      </w:pPr>
      <w:r w:rsidRPr="00F7305D">
        <w:t>15.</w:t>
      </w:r>
      <w:r w:rsidRPr="00F7305D">
        <w:tab/>
        <w:t>Donnellan MB, Oswald FL, Baird BM, Lucas RE. The Mini-IPIP scales: Tiny-yet-effective measures of the big five factors of personality. Psychological Assessment. 2006;18(2):192-203. doi: 10.1037/1040-3590.18.2.192. PubMed PMID: WOS:000238320900007.</w:t>
      </w:r>
    </w:p>
    <w:p w:rsidR="00F7305D" w:rsidRPr="00F7305D" w:rsidRDefault="00F7305D" w:rsidP="00F7305D">
      <w:pPr>
        <w:pStyle w:val="EndNoteBibliography"/>
        <w:framePr w:hSpace="0" w:wrap="auto" w:vAnchor="margin" w:hAnchor="text" w:xAlign="left" w:yAlign="inline"/>
      </w:pPr>
      <w:r w:rsidRPr="00F7305D">
        <w:t>16.</w:t>
      </w:r>
      <w:r w:rsidRPr="00F7305D">
        <w:tab/>
        <w:t>McAuley E. The role of efficacy cognitions in the prediction of exercise behavior in middle-aged adults. Journal of behavioral medicine. 1992;15(1):65-88. PubMed PMID: 1583674.</w:t>
      </w:r>
    </w:p>
    <w:p w:rsidR="00F7305D" w:rsidRPr="00F7305D" w:rsidRDefault="00F7305D" w:rsidP="00F7305D">
      <w:pPr>
        <w:pStyle w:val="EndNoteBibliography"/>
        <w:framePr w:hSpace="0" w:wrap="auto" w:vAnchor="margin" w:hAnchor="text" w:xAlign="left" w:yAlign="inline"/>
      </w:pPr>
      <w:r w:rsidRPr="00F7305D">
        <w:t>17.</w:t>
      </w:r>
      <w:r w:rsidRPr="00F7305D">
        <w:tab/>
        <w:t>Ames GE, Heckman MG, Grothe KB, Clark MM. Eating self-efficacy: Development of a short-form WEL. Eat Behav. 2012;13(4):375-8. doi: 10.1016/j.eatbeh.2012.03.013. PubMed PMID: WOS:000312054500015.</w:t>
      </w:r>
    </w:p>
    <w:p w:rsidR="00F7305D" w:rsidRPr="00F7305D" w:rsidRDefault="00F7305D" w:rsidP="00F7305D">
      <w:pPr>
        <w:pStyle w:val="EndNoteBibliography"/>
        <w:framePr w:hSpace="0" w:wrap="auto" w:vAnchor="margin" w:hAnchor="text" w:xAlign="left" w:yAlign="inline"/>
      </w:pPr>
      <w:r w:rsidRPr="00F7305D">
        <w:t>18.</w:t>
      </w:r>
      <w:r w:rsidRPr="00F7305D">
        <w:tab/>
        <w:t>Grove JR, Prapavessis H. Preliminary Evidence for the Reliability and Validity of an Abbreviated Profile of Mood States. Int J Sport Psychol. 1992;23(2):93-109. PubMed PMID: WOS:A1992JP57600001.</w:t>
      </w:r>
    </w:p>
    <w:p w:rsidR="00F7305D" w:rsidRPr="00F7305D" w:rsidRDefault="00F7305D" w:rsidP="00F7305D">
      <w:pPr>
        <w:pStyle w:val="EndNoteBibliography"/>
        <w:framePr w:hSpace="0" w:wrap="auto" w:vAnchor="margin" w:hAnchor="text" w:xAlign="left" w:yAlign="inline"/>
      </w:pPr>
      <w:r w:rsidRPr="00F7305D">
        <w:t>19.</w:t>
      </w:r>
      <w:r w:rsidRPr="00F7305D">
        <w:tab/>
        <w:t>Hays RD, Morales LS. The RAND-36 measure of health-related quality of life. Ann Med. 2001;33(5):350-7. PubMed PMID: 11491194.</w:t>
      </w:r>
    </w:p>
    <w:p w:rsidR="00F7305D" w:rsidRPr="00F7305D" w:rsidRDefault="00F7305D" w:rsidP="00F7305D">
      <w:pPr>
        <w:pStyle w:val="EndNoteBibliography"/>
        <w:framePr w:hSpace="0" w:wrap="auto" w:vAnchor="margin" w:hAnchor="text" w:xAlign="left" w:yAlign="inline"/>
      </w:pPr>
      <w:r w:rsidRPr="00F7305D">
        <w:lastRenderedPageBreak/>
        <w:t>20.</w:t>
      </w:r>
      <w:r w:rsidRPr="00F7305D">
        <w:tab/>
        <w:t>Hays RD, Sherbourne CD, Mazel RM. The RAND 36-Item Health Survey 1.0. Health Econ. 1993;2(3):217-27. PubMed PMID: 8275167.</w:t>
      </w:r>
    </w:p>
    <w:p w:rsidR="00F7305D" w:rsidRPr="00F7305D" w:rsidRDefault="00F7305D" w:rsidP="00F7305D">
      <w:pPr>
        <w:pStyle w:val="EndNoteBibliography"/>
        <w:framePr w:hSpace="0" w:wrap="auto" w:vAnchor="margin" w:hAnchor="text" w:xAlign="left" w:yAlign="inline"/>
      </w:pPr>
      <w:r w:rsidRPr="00F7305D">
        <w:t>21.</w:t>
      </w:r>
      <w:r w:rsidRPr="00F7305D">
        <w:tab/>
        <w:t>Norbeck JS. Modification of Life Event Questionnaires for Use with Female Respondents. Res Nurs Health. 1984;7(1):61-71. doi: DOI 10.1002/nur.4770070110. PubMed PMID: WOS:A1984SH29600009.</w:t>
      </w:r>
    </w:p>
    <w:p w:rsidR="00F7305D" w:rsidRPr="00F7305D" w:rsidRDefault="00F7305D" w:rsidP="00F7305D">
      <w:pPr>
        <w:pStyle w:val="EndNoteBibliography"/>
        <w:framePr w:hSpace="0" w:wrap="auto" w:vAnchor="margin" w:hAnchor="text" w:xAlign="left" w:yAlign="inline"/>
      </w:pPr>
      <w:r w:rsidRPr="00F7305D">
        <w:t>22.</w:t>
      </w:r>
      <w:r w:rsidRPr="00F7305D">
        <w:tab/>
        <w:t>Sarason IG, Johnson JH, Siegel JM. Assessing Impact of Life Changes - Development of Life Experiences Survey. Journal of consulting and clinical psychology. 1978;46(5):932-46. doi: Doi 10.1037//0022-006x.46.5.932. PubMed PMID: WOS:A1978FT88200015.</w:t>
      </w:r>
    </w:p>
    <w:p w:rsidR="00F7305D" w:rsidRPr="00F7305D" w:rsidRDefault="00F7305D" w:rsidP="00F7305D">
      <w:pPr>
        <w:pStyle w:val="EndNoteBibliography"/>
        <w:framePr w:hSpace="0" w:wrap="auto" w:vAnchor="margin" w:hAnchor="text" w:xAlign="left" w:yAlign="inline"/>
      </w:pPr>
      <w:r w:rsidRPr="00F7305D">
        <w:t>23.</w:t>
      </w:r>
      <w:r w:rsidRPr="00F7305D">
        <w:tab/>
        <w:t>Caldwell AE. Unpublished measures. 2018.</w:t>
      </w:r>
    </w:p>
    <w:p w:rsidR="00F7305D" w:rsidRPr="00F7305D" w:rsidRDefault="00F7305D" w:rsidP="00F7305D">
      <w:pPr>
        <w:pStyle w:val="EndNoteBibliography"/>
        <w:framePr w:hSpace="0" w:wrap="auto" w:vAnchor="margin" w:hAnchor="text" w:xAlign="left" w:yAlign="inline"/>
      </w:pPr>
      <w:r w:rsidRPr="00F7305D">
        <w:t>24.</w:t>
      </w:r>
      <w:r w:rsidRPr="00F7305D">
        <w:tab/>
        <w:t>Cabrera A, Kolacz J, Pailhez G, Bulbena-Cabre A, Bulbena A, Porges SW. Assessing body awareness and autonomic reactivity: Factor structure and psychometric properties of the Body Perception Questionnaire-Short Form (BPQ-SF). Int J Methods Psychiatr Res. 2017. doi: 10.1002/mpr.1596. PubMed PMID: 29193423.</w:t>
      </w:r>
    </w:p>
    <w:p w:rsidR="00F7305D" w:rsidRPr="00F7305D" w:rsidRDefault="00F7305D" w:rsidP="00F7305D">
      <w:pPr>
        <w:pStyle w:val="EndNoteBibliography"/>
        <w:framePr w:hSpace="0" w:wrap="auto" w:vAnchor="margin" w:hAnchor="text" w:xAlign="left" w:yAlign="inline"/>
      </w:pPr>
      <w:r w:rsidRPr="00F7305D">
        <w:t>25.</w:t>
      </w:r>
      <w:r w:rsidRPr="00F7305D">
        <w:tab/>
        <w:t>Schulte EM, Gearhardt AN. Development of the Modified Yale Food Addiction Scale Version 2.0. Eur Eat Disord Rev. 2017;25(4):302-8. Epub 2017/04/04. doi: 10.1002/erv.2515. PubMed PMID: 28370722.</w:t>
      </w:r>
    </w:p>
    <w:p w:rsidR="00F7305D" w:rsidRPr="00F7305D" w:rsidRDefault="00F7305D" w:rsidP="00F7305D">
      <w:pPr>
        <w:pStyle w:val="EndNoteBibliography"/>
        <w:framePr w:hSpace="0" w:wrap="auto" w:vAnchor="margin" w:hAnchor="text" w:xAlign="left" w:yAlign="inline"/>
      </w:pPr>
      <w:r w:rsidRPr="00F7305D">
        <w:t>26.</w:t>
      </w:r>
      <w:r w:rsidRPr="00F7305D">
        <w:tab/>
        <w:t>Schulte EM, Smeal JK, Lewis J, Gearhardt AN. Development of the Highly Processed Food Withdrawal Scale. Appetite. 2018;131:148-54. Epub 2018/09/19. doi: 10.1016/j.appet.2018.09.013. PubMed PMID: 30227182.</w:t>
      </w:r>
    </w:p>
    <w:p w:rsidR="00F7305D" w:rsidRPr="00F7305D" w:rsidRDefault="00F7305D" w:rsidP="00F7305D">
      <w:pPr>
        <w:pStyle w:val="EndNoteBibliography"/>
        <w:framePr w:hSpace="0" w:wrap="auto" w:vAnchor="margin" w:hAnchor="text" w:xAlign="left" w:yAlign="inline"/>
      </w:pPr>
      <w:r w:rsidRPr="00F7305D">
        <w:t>27.</w:t>
      </w:r>
      <w:r w:rsidRPr="00F7305D">
        <w:tab/>
        <w:t>Herman JL, Perry JC, van der Kolk BA. Childhood trauma in borderline personality disorder. Am J Psychiatry. 1989;146(4):490-5. Epub 1989/04/01. doi: 10.1176/ajp.146.4.490. PubMed PMID: 2929750.</w:t>
      </w:r>
    </w:p>
    <w:p w:rsidR="00F7305D" w:rsidRPr="00F7305D" w:rsidRDefault="00F7305D" w:rsidP="00F7305D">
      <w:pPr>
        <w:pStyle w:val="EndNoteBibliography"/>
        <w:framePr w:hSpace="0" w:wrap="auto" w:vAnchor="margin" w:hAnchor="text" w:xAlign="left" w:yAlign="inline"/>
      </w:pPr>
      <w:r w:rsidRPr="00F7305D">
        <w:t>28.</w:t>
      </w:r>
      <w:r w:rsidRPr="00F7305D">
        <w:tab/>
        <w:t>Nelson MC, Lytle LA. Development and evaluation of a brief screener to estimate fast-food and beverage consumption among adolescents. Journal of the American Dietetic Association. 2009;109(4):730-4. doi: 10.1016/j.jada.2008.12.027. PubMed PMID: 19328271; PubMed Central PMCID: PMCPMC2727452.</w:t>
      </w:r>
    </w:p>
    <w:p w:rsidR="00F7305D" w:rsidRPr="00F7305D" w:rsidRDefault="00F7305D" w:rsidP="00F7305D">
      <w:pPr>
        <w:pStyle w:val="EndNoteBibliography"/>
        <w:framePr w:hSpace="0" w:wrap="auto" w:vAnchor="margin" w:hAnchor="text" w:xAlign="left" w:yAlign="inline"/>
      </w:pPr>
      <w:r w:rsidRPr="00F7305D">
        <w:t>29.</w:t>
      </w:r>
      <w:r w:rsidRPr="00F7305D">
        <w:tab/>
        <w:t>(CDC) CfDCaP. Behavioral Risk Factor Surveillance System Survey Questionnaire. In: Services USDoHaH, editor. Atlanta, Georgia2016. p. 26-7.</w:t>
      </w:r>
    </w:p>
    <w:p w:rsidR="00F7305D" w:rsidRPr="00F7305D" w:rsidRDefault="00F7305D" w:rsidP="00F7305D">
      <w:pPr>
        <w:pStyle w:val="EndNoteBibliography"/>
        <w:framePr w:hSpace="0" w:wrap="auto" w:vAnchor="margin" w:hAnchor="text" w:xAlign="left" w:yAlign="inline"/>
      </w:pPr>
      <w:r w:rsidRPr="00F7305D">
        <w:t>30.</w:t>
      </w:r>
      <w:r w:rsidRPr="00F7305D">
        <w:tab/>
        <w:t>Chu AH, Ng SH, Koh D, Muller-Riemenschneider F. Reliability and Validity of the Self- and Interviewer-Administered Versions of the Global Physical Activity Questionnaire (GPAQ). PLoS One. 2015;10(9):e0136944. doi: 10.1371/journal.pone.0136944. PubMed PMID: 26327457; PubMed Central PMCID: PMCPMC4556683.</w:t>
      </w:r>
    </w:p>
    <w:p w:rsidR="00F7305D" w:rsidRPr="00F7305D" w:rsidRDefault="00F7305D" w:rsidP="00F7305D">
      <w:pPr>
        <w:pStyle w:val="EndNoteBibliography"/>
        <w:framePr w:hSpace="0" w:wrap="auto" w:vAnchor="margin" w:hAnchor="text" w:xAlign="left" w:yAlign="inline"/>
      </w:pPr>
      <w:r w:rsidRPr="00F7305D">
        <w:t>31.</w:t>
      </w:r>
      <w:r w:rsidRPr="00F7305D">
        <w:tab/>
        <w:t>Cleland CL, Hunter RF, Kee F, Cupples ME, Sallis JF, Tully MA. Validity of the global physical activity questionnaire (GPAQ) in assessing levels and change in moderate-vigorous physical activity and sedentary behaviour. BMC public health. 2014;14:1255. doi: 10.1186/1471-2458-14-1255. PubMed PMID: 25492375; PubMed Central PMCID: PMCPMC4295403.</w:t>
      </w:r>
    </w:p>
    <w:p w:rsidR="00F7305D" w:rsidRPr="00F7305D" w:rsidRDefault="00F7305D" w:rsidP="00F7305D">
      <w:pPr>
        <w:pStyle w:val="EndNoteBibliography"/>
        <w:framePr w:hSpace="0" w:wrap="auto" w:vAnchor="margin" w:hAnchor="text" w:xAlign="left" w:yAlign="inline"/>
      </w:pPr>
      <w:r w:rsidRPr="00F7305D">
        <w:t>32.</w:t>
      </w:r>
      <w:r w:rsidRPr="00F7305D">
        <w:tab/>
        <w:t>Roenneberg T, Wirz-Justice A, Merrow M. Life between clocks: Daily temporal patterns of human chronotypes. J Biol Rhythm. 2003;18(1):80-90. doi: 10.1177/0748730402239679. PubMed PMID: WOS:000180630100009.</w:t>
      </w:r>
    </w:p>
    <w:p w:rsidR="00F7305D" w:rsidRPr="00F7305D" w:rsidRDefault="00F7305D" w:rsidP="00F7305D">
      <w:pPr>
        <w:pStyle w:val="EndNoteBibliography"/>
        <w:framePr w:hSpace="0" w:wrap="auto" w:vAnchor="margin" w:hAnchor="text" w:xAlign="left" w:yAlign="inline"/>
      </w:pPr>
      <w:r w:rsidRPr="00F7305D">
        <w:t>33.</w:t>
      </w:r>
      <w:r w:rsidRPr="00F7305D">
        <w:tab/>
        <w:t>Cuttler C, Spradlin A. Measuring cannabis consumption: Psychometric properties of the Daily Sessions, Frequency, Age of Onset, and Quantity of Cannabis Use Inventory (DFAQ-CU). PLoS One. 2017;12(5):e0178194. doi: 10.1371/journal.pone.0178194. PubMed PMID: 28552942; PubMed Central PMCID: PMCPMC5446174.</w:t>
      </w:r>
    </w:p>
    <w:p w:rsidR="00F7305D" w:rsidRPr="00F7305D" w:rsidRDefault="00F7305D" w:rsidP="00F7305D">
      <w:pPr>
        <w:pStyle w:val="EndNoteBibliography"/>
        <w:framePr w:hSpace="0" w:wrap="auto" w:vAnchor="margin" w:hAnchor="text" w:xAlign="left" w:yAlign="inline"/>
      </w:pPr>
      <w:r w:rsidRPr="00F7305D">
        <w:t>34.</w:t>
      </w:r>
      <w:r w:rsidRPr="00F7305D">
        <w:tab/>
        <w:t>(CDC) CfDCaP. Behavioral Risk Factor Surveillance System Survey Questionnaire. In: Services USDoHaH, editor. Atlanta, Georgia2016. p. 51.</w:t>
      </w:r>
    </w:p>
    <w:p w:rsidR="00F7305D" w:rsidRPr="00F7305D" w:rsidRDefault="00F7305D" w:rsidP="00F7305D">
      <w:pPr>
        <w:pStyle w:val="EndNoteBibliography"/>
        <w:framePr w:hSpace="0" w:wrap="auto" w:vAnchor="margin" w:hAnchor="text" w:xAlign="left" w:yAlign="inline"/>
      </w:pPr>
      <w:r w:rsidRPr="00F7305D">
        <w:t>35.</w:t>
      </w:r>
      <w:r w:rsidRPr="00F7305D">
        <w:tab/>
        <w:t>Cerin E, Conway TL, Saelens BE, Frank LD, Sallis JF. Cross-validation of the factorial structure of the Neighborhood Environment Walkability Scale (NEWS) and its abbreviated form (NEWS-A). Int J Behav Nutr Phys Act. 2009;6:32. doi: 10.1186/1479-5868-6-32. PubMed PMID: 19508724; PubMed Central PMCID: PMCPMC2700069.</w:t>
      </w:r>
    </w:p>
    <w:p w:rsidR="00F7305D" w:rsidRPr="00F7305D" w:rsidRDefault="00F7305D" w:rsidP="00F7305D">
      <w:pPr>
        <w:pStyle w:val="EndNoteBibliography"/>
        <w:framePr w:hSpace="0" w:wrap="auto" w:vAnchor="margin" w:hAnchor="text" w:xAlign="left" w:yAlign="inline"/>
      </w:pPr>
      <w:r w:rsidRPr="00F7305D">
        <w:t>36.</w:t>
      </w:r>
      <w:r w:rsidRPr="00F7305D">
        <w:tab/>
        <w:t>Cerin E, Saelens BE, Sallis JF, Frank LD. Neighborhood Environment Walkability Scale: validity and development of a short form. Medicine and science in sports and exercise. 2006;38(9):1682-91. doi: 10.1249/01.mss.0000227639.83607.4d. PubMed PMID: 16960531.</w:t>
      </w:r>
    </w:p>
    <w:p w:rsidR="00F7305D" w:rsidRPr="00F7305D" w:rsidRDefault="00F7305D" w:rsidP="00F7305D">
      <w:pPr>
        <w:pStyle w:val="EndNoteBibliography"/>
        <w:framePr w:hSpace="0" w:wrap="auto" w:vAnchor="margin" w:hAnchor="text" w:xAlign="left" w:yAlign="inline"/>
      </w:pPr>
      <w:r w:rsidRPr="00F7305D">
        <w:t>37.</w:t>
      </w:r>
      <w:r w:rsidRPr="00F7305D">
        <w:tab/>
        <w:t>Kiernan M, Moore SD, Schoffman DE, Lee K, King AC, Taylor CB, et al. Social support for healthy behaviors: scale psychometrics and prediction of weight loss among women in a behavioral program. Obesity. 2012;20(4):756-64. doi: 10.1038/oby.2011.293. PubMed PMID: 21996661; PubMed Central PMCID: PMCPMC4718570.</w:t>
      </w:r>
    </w:p>
    <w:p w:rsidR="00F7305D" w:rsidRPr="00F7305D" w:rsidRDefault="00F7305D" w:rsidP="00F7305D">
      <w:pPr>
        <w:pStyle w:val="EndNoteBibliography"/>
        <w:framePr w:hSpace="0" w:wrap="auto" w:vAnchor="margin" w:hAnchor="text" w:xAlign="left" w:yAlign="inline"/>
      </w:pPr>
      <w:r w:rsidRPr="00F7305D">
        <w:t>38.</w:t>
      </w:r>
      <w:r w:rsidRPr="00F7305D">
        <w:tab/>
        <w:t>Cyders MA, Smith GT, Spillane NS, Fischer S, Annus AM, Peterson C. Integration of impulsivity and positive mood to predict risky behavior: development and validation of a measure of positive urgency. Psychol Assess. 2007;19(1):107-18. doi: 10.1037/1040-3590.19.1.107. PubMed PMID: 17371126.</w:t>
      </w:r>
    </w:p>
    <w:p w:rsidR="00283325" w:rsidRDefault="00F7305D">
      <w:r>
        <w:fldChar w:fldCharType="end"/>
      </w:r>
    </w:p>
    <w:sectPr w:rsidR="00283325" w:rsidSect="009B4AE6">
      <w:footerReference w:type="default" r:id="rId6"/>
      <w:pgSz w:w="12240" w:h="15840"/>
      <w:pgMar w:top="1440" w:right="1440" w:bottom="1440" w:left="1440" w:header="720" w:footer="49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4AE6" w:rsidRDefault="009B4AE6" w:rsidP="009B4AE6">
      <w:r>
        <w:separator/>
      </w:r>
    </w:p>
  </w:endnote>
  <w:endnote w:type="continuationSeparator" w:id="0">
    <w:p w:rsidR="009B4AE6" w:rsidRDefault="009B4AE6" w:rsidP="009B4A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4AE6" w:rsidRDefault="009B4AE6">
    <w:pPr>
      <w:pStyle w:val="Footer"/>
    </w:pPr>
  </w:p>
  <w:p w:rsidR="009B4AE6" w:rsidRPr="00FA57D6" w:rsidRDefault="009B4AE6" w:rsidP="009B4AE6">
    <w:pPr>
      <w:ind w:right="1180"/>
      <w:rPr>
        <w:rFonts w:cs="Arial"/>
        <w:b/>
        <w:szCs w:val="20"/>
      </w:rPr>
    </w:pPr>
    <w:r w:rsidRPr="00E63624">
      <w:rPr>
        <w:rFonts w:cs="Arial"/>
        <w:b/>
        <w:szCs w:val="20"/>
      </w:rPr>
      <w:t>*optional</w:t>
    </w:r>
  </w:p>
  <w:p w:rsidR="009B4AE6" w:rsidRPr="00E63624" w:rsidRDefault="009B4AE6" w:rsidP="009B4AE6">
    <w:pPr>
      <w:ind w:right="1180"/>
      <w:rPr>
        <w:rFonts w:cs="Arial"/>
        <w:b/>
        <w:szCs w:val="20"/>
      </w:rPr>
    </w:pPr>
    <w:r w:rsidRPr="00E63624">
      <w:rPr>
        <w:rFonts w:cs="Arial"/>
        <w:b/>
        <w:szCs w:val="20"/>
      </w:rPr>
      <w:t xml:space="preserve">** will be administered on study days 7, 10, 13, 16, 21, and 28 </w:t>
    </w:r>
  </w:p>
  <w:p w:rsidR="009B4AE6" w:rsidRDefault="009B4AE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4AE6" w:rsidRDefault="009B4AE6" w:rsidP="009B4AE6">
      <w:r>
        <w:separator/>
      </w:r>
    </w:p>
  </w:footnote>
  <w:footnote w:type="continuationSeparator" w:id="0">
    <w:p w:rsidR="009B4AE6" w:rsidRDefault="009B4AE6" w:rsidP="009B4AE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LM - for NIH Grant Submission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ztsasa0e52dce09z6xxptk0d9sts9d9xrv&quot;&gt;Dissertation Library-Saved-repaired4&lt;record-ids&gt;&lt;item&gt;192&lt;/item&gt;&lt;item&gt;538&lt;/item&gt;&lt;item&gt;539&lt;/item&gt;&lt;item&gt;611&lt;/item&gt;&lt;item&gt;625&lt;/item&gt;&lt;item&gt;649&lt;/item&gt;&lt;item&gt;660&lt;/item&gt;&lt;item&gt;679&lt;/item&gt;&lt;item&gt;680&lt;/item&gt;&lt;item&gt;681&lt;/item&gt;&lt;item&gt;684&lt;/item&gt;&lt;item&gt;685&lt;/item&gt;&lt;item&gt;687&lt;/item&gt;&lt;item&gt;688&lt;/item&gt;&lt;item&gt;689&lt;/item&gt;&lt;item&gt;690&lt;/item&gt;&lt;item&gt;691&lt;/item&gt;&lt;item&gt;692&lt;/item&gt;&lt;item&gt;694&lt;/item&gt;&lt;item&gt;697&lt;/item&gt;&lt;item&gt;700&lt;/item&gt;&lt;item&gt;704&lt;/item&gt;&lt;item&gt;705&lt;/item&gt;&lt;item&gt;706&lt;/item&gt;&lt;item&gt;707&lt;/item&gt;&lt;item&gt;708&lt;/item&gt;&lt;item&gt;709&lt;/item&gt;&lt;item&gt;710&lt;/item&gt;&lt;item&gt;711&lt;/item&gt;&lt;item&gt;759&lt;/item&gt;&lt;item&gt;786&lt;/item&gt;&lt;item&gt;857&lt;/item&gt;&lt;item&gt;1019&lt;/item&gt;&lt;/record-ids&gt;&lt;/item&gt;&lt;/Libraries&gt;"/>
  </w:docVars>
  <w:rsids>
    <w:rsidRoot w:val="00F7305D"/>
    <w:rsid w:val="00370330"/>
    <w:rsid w:val="00944454"/>
    <w:rsid w:val="009B4AE6"/>
    <w:rsid w:val="00B43A1E"/>
    <w:rsid w:val="00F730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1D8F2F-2622-4B32-96F4-556F5364B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05D"/>
    <w:pPr>
      <w:spacing w:after="0" w:line="240" w:lineRule="auto"/>
    </w:pPr>
    <w:rPr>
      <w:rFonts w:ascii="Arial" w:eastAsia="Times New Roman" w:hAnsi="Arial" w:cs="Times New Roman"/>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30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305D"/>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F7305D"/>
    <w:pPr>
      <w:framePr w:hSpace="180" w:wrap="around" w:vAnchor="text" w:hAnchor="margin" w:x="-532" w:y="-515"/>
      <w:jc w:val="center"/>
    </w:pPr>
    <w:rPr>
      <w:rFonts w:cs="Arial"/>
      <w:noProof/>
    </w:rPr>
  </w:style>
  <w:style w:type="character" w:customStyle="1" w:styleId="EndNoteBibliographyTitleChar">
    <w:name w:val="EndNote Bibliography Title Char"/>
    <w:basedOn w:val="DefaultParagraphFont"/>
    <w:link w:val="EndNoteBibliographyTitle"/>
    <w:rsid w:val="00F7305D"/>
    <w:rPr>
      <w:rFonts w:ascii="Arial" w:eastAsia="Times New Roman" w:hAnsi="Arial" w:cs="Arial"/>
      <w:noProof/>
      <w:sz w:val="20"/>
      <w:szCs w:val="24"/>
    </w:rPr>
  </w:style>
  <w:style w:type="paragraph" w:customStyle="1" w:styleId="EndNoteBibliography">
    <w:name w:val="EndNote Bibliography"/>
    <w:basedOn w:val="Normal"/>
    <w:link w:val="EndNoteBibliographyChar"/>
    <w:rsid w:val="00F7305D"/>
    <w:pPr>
      <w:framePr w:hSpace="180" w:wrap="around" w:vAnchor="text" w:hAnchor="margin" w:x="-532" w:y="-515"/>
    </w:pPr>
    <w:rPr>
      <w:rFonts w:cs="Arial"/>
      <w:noProof/>
    </w:rPr>
  </w:style>
  <w:style w:type="character" w:customStyle="1" w:styleId="EndNoteBibliographyChar">
    <w:name w:val="EndNote Bibliography Char"/>
    <w:basedOn w:val="DefaultParagraphFont"/>
    <w:link w:val="EndNoteBibliography"/>
    <w:rsid w:val="00F7305D"/>
    <w:rPr>
      <w:rFonts w:ascii="Arial" w:eastAsia="Times New Roman" w:hAnsi="Arial" w:cs="Arial"/>
      <w:noProof/>
      <w:sz w:val="20"/>
      <w:szCs w:val="24"/>
    </w:rPr>
  </w:style>
  <w:style w:type="paragraph" w:styleId="Header">
    <w:name w:val="header"/>
    <w:basedOn w:val="Normal"/>
    <w:link w:val="HeaderChar"/>
    <w:uiPriority w:val="99"/>
    <w:unhideWhenUsed/>
    <w:rsid w:val="009B4AE6"/>
    <w:pPr>
      <w:tabs>
        <w:tab w:val="center" w:pos="4680"/>
        <w:tab w:val="right" w:pos="9360"/>
      </w:tabs>
    </w:pPr>
  </w:style>
  <w:style w:type="character" w:customStyle="1" w:styleId="HeaderChar">
    <w:name w:val="Header Char"/>
    <w:basedOn w:val="DefaultParagraphFont"/>
    <w:link w:val="Header"/>
    <w:uiPriority w:val="99"/>
    <w:rsid w:val="009B4AE6"/>
    <w:rPr>
      <w:rFonts w:ascii="Arial" w:eastAsia="Times New Roman" w:hAnsi="Arial" w:cs="Times New Roman"/>
      <w:sz w:val="20"/>
      <w:szCs w:val="24"/>
    </w:rPr>
  </w:style>
  <w:style w:type="paragraph" w:styleId="Footer">
    <w:name w:val="footer"/>
    <w:basedOn w:val="Normal"/>
    <w:link w:val="FooterChar"/>
    <w:uiPriority w:val="99"/>
    <w:unhideWhenUsed/>
    <w:rsid w:val="009B4AE6"/>
    <w:pPr>
      <w:tabs>
        <w:tab w:val="center" w:pos="4680"/>
        <w:tab w:val="right" w:pos="9360"/>
      </w:tabs>
    </w:pPr>
  </w:style>
  <w:style w:type="character" w:customStyle="1" w:styleId="FooterChar">
    <w:name w:val="Footer Char"/>
    <w:basedOn w:val="DefaultParagraphFont"/>
    <w:link w:val="Footer"/>
    <w:uiPriority w:val="99"/>
    <w:rsid w:val="009B4AE6"/>
    <w:rPr>
      <w:rFonts w:ascii="Arial" w:eastAsia="Times New Roman" w:hAnsi="Arial"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7262</Words>
  <Characters>41394</Characters>
  <Application>Microsoft Office Word</Application>
  <DocSecurity>4</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tendorf, Danielle M</dc:creator>
  <cp:keywords/>
  <dc:description/>
  <cp:lastModifiedBy>Gwen Twillman</cp:lastModifiedBy>
  <cp:revision>2</cp:revision>
  <dcterms:created xsi:type="dcterms:W3CDTF">2019-05-09T20:33:00Z</dcterms:created>
  <dcterms:modified xsi:type="dcterms:W3CDTF">2019-05-09T20:33:00Z</dcterms:modified>
</cp:coreProperties>
</file>